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9665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3167"/>
        <w:gridCol w:w="4771"/>
        <w:gridCol w:w="1708"/>
        <w:gridCol w:w="19"/>
      </w:tblGrid>
      <w:tr w:rsidR="004B4664" w:rsidRPr="00356F6E" w14:paraId="34C6F81E" w14:textId="77777777" w:rsidTr="007339FF">
        <w:trPr>
          <w:gridAfter w:val="1"/>
          <w:wAfter w:w="19" w:type="dxa"/>
          <w:trHeight w:val="393"/>
        </w:trPr>
        <w:tc>
          <w:tcPr>
            <w:tcW w:w="964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5BE00" w14:textId="5CADB099" w:rsidR="004B4664" w:rsidRPr="00810DA0" w:rsidRDefault="004B4664" w:rsidP="000B6A51">
            <w:pPr>
              <w:spacing w:after="120"/>
              <w:ind w:right="-178"/>
              <w:jc w:val="both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810DA0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ble S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3</w:t>
            </w:r>
            <w:r w:rsidRPr="00810DA0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. Primers used in this work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.</w:t>
            </w:r>
          </w:p>
        </w:tc>
      </w:tr>
      <w:tr w:rsidR="0080284F" w:rsidRPr="00356F6E" w14:paraId="2FFD71FC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962F3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Primer 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C5EC20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5'-3' Sequence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07E62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Source</w:t>
            </w:r>
          </w:p>
        </w:tc>
      </w:tr>
      <w:tr w:rsidR="0080284F" w:rsidRPr="00356F6E" w14:paraId="675C760F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A981B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apdh</w:t>
            </w:r>
            <w:proofErr w:type="spellEnd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 qPCR Primers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7A0932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AACAGCAACTCCCACTCTTC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BF7E48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03F3E34B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9F87C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apdh</w:t>
            </w:r>
            <w:proofErr w:type="spellEnd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 qPCR Primers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2EA17D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CTGTTGCTGTAGCCGTATT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5F63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75AC1B3E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36E04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qPCR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06B0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GCCTACATGAACCAGAGAAA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650F1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3204EE04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E16BA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qPCR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DACB7D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AGTTCTCCACCATTCCAATCC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BD6628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767A81E5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BCEFF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d300lf qPCR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B0C14F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CATGTTTCCAACGCTGACT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F4E824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33B30DB9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61FB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d300lf qPCR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8B43C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ATGACTGGGAGGAGCACAC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4587A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4A6A61DD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23E08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Diras2 qPCR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B2B236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GACATTGCACTGGGGGT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BC4D2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21CEC7EB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93040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Diras2 qPCR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FD06B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AACTCCAGCTACTGACCAG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F7002E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7571C3EF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D848BB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xnip</w:t>
            </w:r>
            <w:proofErr w:type="spellEnd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 qPCR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6AF6EA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AGGCCTCATGATCACCATCT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F45B3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477F31B8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7694D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xnip</w:t>
            </w:r>
            <w:proofErr w:type="spellEnd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 qPCR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39076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GTCTCAGCAGTGCAAACA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DA13A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5ABA4306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A33F3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Blos1 </w:t>
            </w: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amHI</w:t>
            </w:r>
            <w:proofErr w:type="spellEnd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BD76AE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AAAAGGATCCCTGTCCCGCCTGCTCAAAGAA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7EA630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7028E611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A10E0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Blos1 </w:t>
            </w: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NotI</w:t>
            </w:r>
            <w:proofErr w:type="spellEnd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563718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AAAAGCGGCCGCGGATGGTGCAGACTGCA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8C65C4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05C281E3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F208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g449t sense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5F8262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GATGGTGCAGACTGAAGCTGCCCTTTGTA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19AB04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6851AD1E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D953E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g449t antisense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5332B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TACAAAGGGCAGCTTCAGTCTGCACCATCC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CD12A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527277DE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B3BEE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gRNA primer 4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E6DFBE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ACCGGAGGTGATCCACCAACGCTT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226466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1AE87274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D5F2F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gRNA primer 4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E95840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AAACAAGCGTTGGTGGATCACCTCC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EB88B5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29AD6DD1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7B98CA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gDNA FWD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A1769E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TGCAGCTGTCGCCCCCATCAGC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506131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2C0C1D46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ABCAB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gDNA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04F2D8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CATTGCCCAAAGTAGTGGA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E512B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514A5F9A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BC6A4" w14:textId="77777777" w:rsidR="004B4664" w:rsidRPr="00356F6E" w:rsidRDefault="004B4664" w:rsidP="0080284F">
            <w:pPr>
              <w:ind w:right="-357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Blos1 nested sequence gDNA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9074F9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CCACAAAGTTACATTAGGG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E41D72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306DDA5E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271D6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X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bp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(spliced)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15DEE1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AGTCCGCAGCAGGT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44A2A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418CF548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5F08F7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X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bp</w:t>
            </w: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 xml:space="preserve">1u </w:t>
            </w:r>
            <w:proofErr w:type="spellStart"/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Fwd</w:t>
            </w:r>
            <w:proofErr w:type="spellEnd"/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E7A3C7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TCCCATGGACTCTGACACTG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82DE0B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80284F" w:rsidRPr="00356F6E" w14:paraId="5D68254C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AA837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X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bp</w:t>
            </w: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1u Rev</w:t>
            </w:r>
          </w:p>
        </w:tc>
        <w:tc>
          <w:tcPr>
            <w:tcW w:w="4771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0436BF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GGTAGACCTCTGGGAGTTCTT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B52563" w14:textId="77777777" w:rsidR="004B4664" w:rsidRPr="00356F6E" w:rsidRDefault="004B4664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56F6E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ED076B" w:rsidRPr="00356F6E" w14:paraId="63DC4A8A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EBF643" w14:textId="4073C057" w:rsidR="00ED076B" w:rsidRPr="00356F6E" w:rsidRDefault="00ED076B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6 FWD</w:t>
            </w:r>
          </w:p>
        </w:tc>
        <w:tc>
          <w:tcPr>
            <w:tcW w:w="47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475325B5" w14:textId="01285BFE" w:rsidR="00ED076B" w:rsidRPr="00356F6E" w:rsidRDefault="00ED076B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D076B">
              <w:rPr>
                <w:rFonts w:ascii="Arial" w:hAnsi="Arial" w:cs="Arial"/>
                <w:color w:val="000000"/>
                <w:sz w:val="20"/>
                <w:szCs w:val="20"/>
              </w:rPr>
              <w:t>GCTTCGGCAGCACATATACTA</w:t>
            </w:r>
          </w:p>
        </w:tc>
        <w:tc>
          <w:tcPr>
            <w:tcW w:w="1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DA6186" w14:textId="37A4A72D" w:rsidR="00ED076B" w:rsidRPr="00356F6E" w:rsidRDefault="00ED076B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ED076B" w:rsidRPr="007339FF" w14:paraId="0FE73E28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0B7EA8" w14:textId="2FAC43C7" w:rsidR="00ED076B" w:rsidRDefault="00ED076B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U6 REV</w:t>
            </w:r>
          </w:p>
        </w:tc>
        <w:tc>
          <w:tcPr>
            <w:tcW w:w="47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5606D02B" w14:textId="29123786" w:rsidR="00ED076B" w:rsidRPr="00ED076B" w:rsidRDefault="00ED076B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D076B">
              <w:rPr>
                <w:rFonts w:ascii="Arial" w:hAnsi="Arial" w:cs="Arial"/>
                <w:color w:val="000000"/>
                <w:sz w:val="20"/>
                <w:szCs w:val="20"/>
              </w:rPr>
              <w:t>CGAATTTGCGTGTCATCCTTG</w:t>
            </w:r>
          </w:p>
        </w:tc>
        <w:tc>
          <w:tcPr>
            <w:tcW w:w="1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6CD2FE" w14:textId="3424AA55" w:rsidR="00ED076B" w:rsidRPr="007339FF" w:rsidRDefault="00ED076B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339FF">
              <w:rPr>
                <w:rFonts w:ascii="Arial" w:hAnsi="Arial" w:cs="Arial"/>
                <w:color w:val="000000"/>
                <w:sz w:val="20"/>
                <w:szCs w:val="20"/>
              </w:rPr>
              <w:t>This Paper</w:t>
            </w:r>
          </w:p>
        </w:tc>
      </w:tr>
      <w:tr w:rsidR="00ED076B" w:rsidRPr="007339FF" w14:paraId="3EAD0BBC" w14:textId="77777777" w:rsidTr="007339FF">
        <w:trPr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E04DAF" w14:textId="41AFA715" w:rsidR="00ED076B" w:rsidRDefault="002B6B3F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B6B3F">
              <w:rPr>
                <w:rFonts w:ascii="Arial" w:hAnsi="Arial" w:cs="Arial"/>
                <w:color w:val="000000"/>
                <w:sz w:val="20"/>
                <w:szCs w:val="20"/>
              </w:rPr>
              <w:t>hsa-miR-17-5p Sense</w:t>
            </w:r>
          </w:p>
        </w:tc>
        <w:tc>
          <w:tcPr>
            <w:tcW w:w="47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02111901" w14:textId="7B61D44D" w:rsidR="00ED076B" w:rsidRPr="00ED076B" w:rsidRDefault="002B6B3F" w:rsidP="000B6A51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B6B3F">
              <w:rPr>
                <w:rFonts w:ascii="Arial" w:hAnsi="Arial" w:cs="Arial"/>
                <w:color w:val="000000"/>
                <w:sz w:val="20"/>
                <w:szCs w:val="20"/>
              </w:rPr>
              <w:t>TGCGCCAAAGTGCTTACAGTGCA</w:t>
            </w:r>
          </w:p>
        </w:tc>
        <w:tc>
          <w:tcPr>
            <w:tcW w:w="17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4F8FA73" w14:textId="0699A009" w:rsidR="00ED076B" w:rsidRPr="007339FF" w:rsidRDefault="007339FF" w:rsidP="000B6A51">
            <w:pPr>
              <w:ind w:right="-178"/>
              <w:rPr>
                <w:rFonts w:ascii="Arial" w:hAnsi="Arial" w:cs="Arial"/>
                <w:sz w:val="20"/>
                <w:szCs w:val="20"/>
              </w:rPr>
            </w:pPr>
            <w:r w:rsidRPr="007339F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25nPC9BdXRob3I+PFllYXI+MjAyMDwvWWVhcj48UmVj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</w:fldData>
              </w:fldChar>
            </w:r>
            <w:r w:rsidRPr="007339F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339F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25nPC9BdXRob3I+PFllYXI+MjAyMDwvWWVhcj48UmVj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</w:fldData>
              </w:fldChar>
            </w:r>
            <w:r w:rsidRPr="007339F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339FF">
              <w:rPr>
                <w:rFonts w:ascii="Arial" w:hAnsi="Arial" w:cs="Arial"/>
                <w:sz w:val="20"/>
                <w:szCs w:val="20"/>
              </w:rPr>
            </w:r>
            <w:r w:rsidRPr="007339F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339F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339FF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1" w:tooltip="Song, 2020 #216" w:history="1">
              <w:r w:rsidRPr="007339FF">
                <w:rPr>
                  <w:rFonts w:ascii="Arial" w:hAnsi="Arial" w:cs="Arial"/>
                  <w:noProof/>
                  <w:sz w:val="20"/>
                  <w:szCs w:val="20"/>
                </w:rPr>
                <w:t>Song</w:t>
              </w:r>
              <w:r w:rsidRPr="007339FF">
                <w:rPr>
                  <w:rFonts w:ascii="Arial" w:hAnsi="Arial" w:cs="Arial"/>
                  <w:i/>
                  <w:noProof/>
                  <w:sz w:val="20"/>
                  <w:szCs w:val="20"/>
                </w:rPr>
                <w:t xml:space="preserve"> et al</w:t>
              </w:r>
              <w:r w:rsidRPr="007339FF">
                <w:rPr>
                  <w:rFonts w:ascii="Arial" w:hAnsi="Arial" w:cs="Arial"/>
                  <w:noProof/>
                  <w:sz w:val="20"/>
                  <w:szCs w:val="20"/>
                </w:rPr>
                <w:t>, 2</w:t>
              </w:r>
              <w:r w:rsidRPr="007339FF">
                <w:rPr>
                  <w:rFonts w:ascii="Arial" w:hAnsi="Arial" w:cs="Arial"/>
                  <w:noProof/>
                  <w:sz w:val="20"/>
                  <w:szCs w:val="20"/>
                </w:rPr>
                <w:t>0</w:t>
              </w:r>
              <w:r w:rsidRPr="007339FF">
                <w:rPr>
                  <w:rFonts w:ascii="Arial" w:hAnsi="Arial" w:cs="Arial"/>
                  <w:noProof/>
                  <w:sz w:val="20"/>
                  <w:szCs w:val="20"/>
                </w:rPr>
                <w:t>20</w:t>
              </w:r>
            </w:hyperlink>
            <w:r w:rsidRPr="007339FF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7339F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7339FF" w:rsidRPr="007339FF" w14:paraId="7B3203F3" w14:textId="77777777" w:rsidTr="007339FF">
        <w:trPr>
          <w:gridAfter w:val="1"/>
          <w:wAfter w:w="19" w:type="dxa"/>
          <w:trHeight w:val="393"/>
        </w:trPr>
        <w:tc>
          <w:tcPr>
            <w:tcW w:w="3167" w:type="dxa"/>
            <w:tcBorders>
              <w:top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7E18CB" w14:textId="0A7AB000" w:rsidR="007339FF" w:rsidRPr="002B6B3F" w:rsidRDefault="007339FF" w:rsidP="007339FF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B6B3F">
              <w:rPr>
                <w:rFonts w:ascii="Arial" w:hAnsi="Arial" w:cs="Arial"/>
                <w:color w:val="000000"/>
                <w:sz w:val="20"/>
                <w:szCs w:val="20"/>
              </w:rPr>
              <w:t xml:space="preserve">hsa-miR-17-5p 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Antis</w:t>
            </w:r>
            <w:r w:rsidRPr="002B6B3F">
              <w:rPr>
                <w:rFonts w:ascii="Arial" w:hAnsi="Arial" w:cs="Arial"/>
                <w:color w:val="000000"/>
                <w:sz w:val="20"/>
                <w:szCs w:val="20"/>
              </w:rPr>
              <w:t>ense</w:t>
            </w:r>
          </w:p>
        </w:tc>
        <w:tc>
          <w:tcPr>
            <w:tcW w:w="477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5889EE4C" w14:textId="3D8F3D35" w:rsidR="007339FF" w:rsidRPr="002B6B3F" w:rsidRDefault="007339FF" w:rsidP="007339FF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B6B3F">
              <w:rPr>
                <w:rFonts w:ascii="Arial" w:hAnsi="Arial" w:cs="Arial"/>
                <w:color w:val="000000"/>
                <w:sz w:val="20"/>
                <w:szCs w:val="20"/>
              </w:rPr>
              <w:t>CCAGTGCAGGGTCCGAGGTATT</w:t>
            </w:r>
          </w:p>
        </w:tc>
        <w:tc>
          <w:tcPr>
            <w:tcW w:w="170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E87CF8C" w14:textId="78099E3C" w:rsidR="007339FF" w:rsidRPr="007339FF" w:rsidRDefault="007339FF" w:rsidP="007339FF">
            <w:pPr>
              <w:ind w:right="-178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339F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25nPC9BdXRob3I+PFllYXI+MjAyMDwvWWVhcj48UmVj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25nPC9BdXRob3I+PFllYXI+MjAyMDwvWWVhcj48UmVj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339F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1" w:tooltip="Song, 2020 #216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Song</w:t>
              </w:r>
              <w:r w:rsidRPr="007339FF">
                <w:rPr>
                  <w:rFonts w:ascii="Arial" w:hAnsi="Arial" w:cs="Arial"/>
                  <w:i/>
                  <w:noProof/>
                  <w:sz w:val="20"/>
                  <w:szCs w:val="20"/>
                </w:rPr>
                <w:t xml:space="preserve"> et al.</w:t>
              </w:r>
              <w:r>
                <w:rPr>
                  <w:rFonts w:ascii="Arial" w:hAnsi="Arial" w:cs="Arial"/>
                  <w:noProof/>
                  <w:sz w:val="20"/>
                  <w:szCs w:val="20"/>
                </w:rPr>
                <w:t>, 202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7339F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4364D641" w14:textId="77777777" w:rsidR="007339FF" w:rsidRDefault="007339FF" w:rsidP="004B4664">
      <w:pPr>
        <w:ind w:right="-178"/>
        <w:rPr>
          <w:rFonts w:ascii="Arial" w:hAnsi="Arial" w:cs="Arial"/>
          <w:sz w:val="21"/>
          <w:szCs w:val="21"/>
        </w:rPr>
      </w:pPr>
    </w:p>
    <w:p w14:paraId="492C91C5" w14:textId="77777777" w:rsidR="007339FF" w:rsidRDefault="007339FF" w:rsidP="007339FF">
      <w:pPr>
        <w:pStyle w:val="EndNoteBibliography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References:</w:t>
      </w:r>
    </w:p>
    <w:p w14:paraId="1368BD3D" w14:textId="75F81438" w:rsidR="007339FF" w:rsidRPr="007339FF" w:rsidRDefault="007339FF" w:rsidP="007339FF">
      <w:pPr>
        <w:pStyle w:val="EndNoteBibliography"/>
        <w:spacing w:before="120"/>
        <w:ind w:left="284" w:right="-178" w:hanging="284"/>
        <w:rPr>
          <w:rFonts w:ascii="Arial" w:hAnsi="Arial" w:cs="Arial"/>
          <w:sz w:val="19"/>
          <w:szCs w:val="19"/>
        </w:rPr>
      </w:pPr>
      <w:r w:rsidRPr="007339FF">
        <w:rPr>
          <w:rFonts w:ascii="Arial" w:hAnsi="Arial" w:cs="Arial"/>
          <w:sz w:val="19"/>
          <w:szCs w:val="19"/>
        </w:rPr>
        <w:fldChar w:fldCharType="begin"/>
      </w:r>
      <w:r w:rsidRPr="007339FF">
        <w:rPr>
          <w:rFonts w:ascii="Arial" w:hAnsi="Arial" w:cs="Arial"/>
          <w:sz w:val="19"/>
          <w:szCs w:val="19"/>
        </w:rPr>
        <w:instrText xml:space="preserve"> ADDIN EN.REFLIST </w:instrText>
      </w:r>
      <w:r w:rsidRPr="007339FF">
        <w:rPr>
          <w:rFonts w:ascii="Arial" w:hAnsi="Arial" w:cs="Arial"/>
          <w:sz w:val="19"/>
          <w:szCs w:val="19"/>
        </w:rPr>
        <w:fldChar w:fldCharType="separate"/>
      </w:r>
      <w:bookmarkStart w:id="0" w:name="_ENREF_1"/>
      <w:r w:rsidRPr="007339FF">
        <w:rPr>
          <w:rFonts w:ascii="Arial" w:hAnsi="Arial" w:cs="Arial"/>
          <w:sz w:val="19"/>
          <w:szCs w:val="19"/>
        </w:rPr>
        <w:t xml:space="preserve">Song J, Liu Y, Wang T, Li B, Zhang S (2020) MiR-17-5p promotes cellular proliferation and invasiveness by targeting RUNX3 in gastric cancer. </w:t>
      </w:r>
      <w:r w:rsidRPr="007339FF">
        <w:rPr>
          <w:rFonts w:ascii="Arial" w:hAnsi="Arial" w:cs="Arial"/>
          <w:i/>
          <w:sz w:val="19"/>
          <w:szCs w:val="19"/>
        </w:rPr>
        <w:t>Biomed Pharmacother</w:t>
      </w:r>
      <w:r w:rsidRPr="007339FF">
        <w:rPr>
          <w:rFonts w:ascii="Arial" w:hAnsi="Arial" w:cs="Arial"/>
          <w:sz w:val="19"/>
          <w:szCs w:val="19"/>
        </w:rPr>
        <w:t xml:space="preserve"> 128: 110246</w:t>
      </w:r>
      <w:bookmarkEnd w:id="0"/>
    </w:p>
    <w:p w14:paraId="6FFE5459" w14:textId="0B7B473E" w:rsidR="004247E8" w:rsidRPr="004B4664" w:rsidRDefault="007339FF" w:rsidP="007339FF">
      <w:pPr>
        <w:ind w:left="284" w:right="-178" w:hanging="284"/>
        <w:rPr>
          <w:rFonts w:ascii="Arial" w:hAnsi="Arial" w:cs="Arial"/>
          <w:sz w:val="21"/>
          <w:szCs w:val="21"/>
        </w:rPr>
      </w:pPr>
      <w:r w:rsidRPr="007339FF">
        <w:rPr>
          <w:rFonts w:ascii="Arial" w:hAnsi="Arial" w:cs="Arial"/>
          <w:sz w:val="19"/>
          <w:szCs w:val="19"/>
        </w:rPr>
        <w:fldChar w:fldCharType="end"/>
      </w:r>
    </w:p>
    <w:sectPr w:rsidR="004247E8" w:rsidRPr="004B4664" w:rsidSect="008D1FC2">
      <w:footerReference w:type="even" r:id="rId8"/>
      <w:footerReference w:type="default" r:id="rId9"/>
      <w:pgSz w:w="12240" w:h="15840"/>
      <w:pgMar w:top="1440" w:right="1361" w:bottom="1440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C7DA30" w14:textId="77777777" w:rsidR="00FF73D9" w:rsidRDefault="00FF73D9" w:rsidP="00A90F18">
      <w:r>
        <w:separator/>
      </w:r>
    </w:p>
  </w:endnote>
  <w:endnote w:type="continuationSeparator" w:id="0">
    <w:p w14:paraId="2F6FB557" w14:textId="77777777" w:rsidR="00FF73D9" w:rsidRDefault="00FF73D9" w:rsidP="00A90F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onotype Sorts">
    <w:panose1 w:val="01010601010101010101"/>
    <w:charset w:val="4D"/>
    <w:family w:val="auto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New York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Geneva">
    <w:panose1 w:val="020B0503030404040204"/>
    <w:charset w:val="00"/>
    <w:family w:val="swiss"/>
    <w:pitch w:val="variable"/>
    <w:sig w:usb0="E00002FF" w:usb1="5200205F" w:usb2="00A0C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MT">
    <w:altName w:val="Arial"/>
    <w:panose1 w:val="020B0604020202020204"/>
    <w:charset w:val="4D"/>
    <w:family w:val="swiss"/>
    <w:notTrueType/>
    <w:pitch w:val="default"/>
    <w:sig w:usb0="00000003" w:usb1="00000000" w:usb2="00000000" w:usb3="00000000" w:csb0="00000001" w:csb1="00000000"/>
  </w:font>
  <w:font w:name="Monaco">
    <w:panose1 w:val="00000000000000000000"/>
    <w:charset w:val="4D"/>
    <w:family w:val="auto"/>
    <w:pitch w:val="variable"/>
    <w:sig w:usb0="A00002FF" w:usb1="500039FB" w:usb2="00000000" w:usb3="00000000" w:csb0="00000197" w:csb1="00000000"/>
  </w:font>
  <w:font w:name="平成明朝">
    <w:altName w:val="Heiti TC Light"/>
    <w:panose1 w:val="020B0604020202020204"/>
    <w:charset w:val="80"/>
    <w:family w:val="auto"/>
    <w:pitch w:val="variable"/>
    <w:sig w:usb0="01000000" w:usb1="00000708" w:usb2="17040001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9D3FF3" w14:textId="2394828B" w:rsidR="007C7D88" w:rsidRDefault="007C7D88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  <w:r>
      <w:rPr>
        <w:rStyle w:val="PageNumber"/>
      </w:rPr>
      <w:t>BLOC-1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Theme="majorHAnsi" w:hAnsiTheme="majorHAnsi"/>
        <w:sz w:val="22"/>
        <w:szCs w:val="22"/>
      </w:rPr>
      <w:id w:val="15614425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85F845" w14:textId="6955D6D7" w:rsidR="007C7D88" w:rsidRPr="001A76B1" w:rsidRDefault="007C7D88">
        <w:pPr>
          <w:pStyle w:val="Footer"/>
          <w:jc w:val="center"/>
          <w:rPr>
            <w:rFonts w:asciiTheme="majorHAnsi" w:hAnsiTheme="majorHAnsi"/>
            <w:sz w:val="22"/>
            <w:szCs w:val="22"/>
          </w:rPr>
        </w:pPr>
        <w:r w:rsidRPr="001A76B1">
          <w:rPr>
            <w:rFonts w:asciiTheme="majorHAnsi" w:hAnsiTheme="majorHAnsi"/>
            <w:sz w:val="22"/>
            <w:szCs w:val="22"/>
          </w:rPr>
          <w:fldChar w:fldCharType="begin"/>
        </w:r>
        <w:r w:rsidRPr="001A76B1">
          <w:rPr>
            <w:rFonts w:asciiTheme="majorHAnsi" w:hAnsiTheme="majorHAnsi"/>
            <w:sz w:val="22"/>
            <w:szCs w:val="22"/>
          </w:rPr>
          <w:instrText xml:space="preserve"> PAGE   \* MERGEFORMAT </w:instrText>
        </w:r>
        <w:r w:rsidRPr="001A76B1">
          <w:rPr>
            <w:rFonts w:asciiTheme="majorHAnsi" w:hAnsiTheme="majorHAnsi"/>
            <w:sz w:val="22"/>
            <w:szCs w:val="22"/>
          </w:rPr>
          <w:fldChar w:fldCharType="separate"/>
        </w:r>
        <w:r>
          <w:rPr>
            <w:rFonts w:asciiTheme="majorHAnsi" w:hAnsiTheme="majorHAnsi"/>
            <w:noProof/>
            <w:sz w:val="22"/>
            <w:szCs w:val="22"/>
          </w:rPr>
          <w:t>39</w:t>
        </w:r>
        <w:r w:rsidRPr="001A76B1">
          <w:rPr>
            <w:rFonts w:asciiTheme="majorHAnsi" w:hAnsiTheme="majorHAnsi"/>
            <w:noProof/>
            <w:sz w:val="22"/>
            <w:szCs w:val="22"/>
          </w:rPr>
          <w:fldChar w:fldCharType="end"/>
        </w:r>
      </w:p>
    </w:sdtContent>
  </w:sdt>
  <w:p w14:paraId="10898723" w14:textId="77777777" w:rsidR="007C7D88" w:rsidRDefault="007C7D8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360231" w14:textId="77777777" w:rsidR="00FF73D9" w:rsidRDefault="00FF73D9" w:rsidP="00A90F18">
      <w:r>
        <w:separator/>
      </w:r>
    </w:p>
  </w:footnote>
  <w:footnote w:type="continuationSeparator" w:id="0">
    <w:p w14:paraId="0455AA47" w14:textId="77777777" w:rsidR="00FF73D9" w:rsidRDefault="00FF73D9" w:rsidP="00A90F1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C10079"/>
    <w:multiLevelType w:val="singleLevel"/>
    <w:tmpl w:val="60E0C97C"/>
    <w:lvl w:ilvl="0">
      <w:start w:val="1"/>
      <w:numFmt w:val="bullet"/>
      <w:pStyle w:val="Times"/>
      <w:lvlText w:val="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</w:rPr>
    </w:lvl>
  </w:abstractNum>
  <w:abstractNum w:abstractNumId="1" w15:restartNumberingAfterBreak="0">
    <w:nsid w:val="08B00B3A"/>
    <w:multiLevelType w:val="hybridMultilevel"/>
    <w:tmpl w:val="D5103D04"/>
    <w:lvl w:ilvl="0" w:tplc="E7081D72">
      <w:start w:val="1"/>
      <w:numFmt w:val="decimal"/>
      <w:pStyle w:val="List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9C573E1"/>
    <w:multiLevelType w:val="hybridMultilevel"/>
    <w:tmpl w:val="BEB0DF20"/>
    <w:lvl w:ilvl="0" w:tplc="00010409">
      <w:start w:val="1"/>
      <w:numFmt w:val="bullet"/>
      <w:pStyle w:val="TAFHeading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pStyle w:val="StyleTAFHeading2Italic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B86010"/>
    <w:multiLevelType w:val="hybridMultilevel"/>
    <w:tmpl w:val="337A5526"/>
    <w:lvl w:ilvl="0" w:tplc="00010409">
      <w:start w:val="1"/>
      <w:numFmt w:val="bullet"/>
      <w:pStyle w:val="sbirtop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F6343F7"/>
    <w:multiLevelType w:val="hybridMultilevel"/>
    <w:tmpl w:val="23FAAF16"/>
    <w:lvl w:ilvl="0" w:tplc="88EAEEE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74A83D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5F8C8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4F043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90C35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A64E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23845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FD61D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44A1A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24E06305"/>
    <w:multiLevelType w:val="multilevel"/>
    <w:tmpl w:val="0409001F"/>
    <w:styleLink w:val="111111"/>
    <w:lvl w:ilvl="0"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6" w15:restartNumberingAfterBreak="0">
    <w:nsid w:val="28B43361"/>
    <w:multiLevelType w:val="singleLevel"/>
    <w:tmpl w:val="CBC4AECA"/>
    <w:lvl w:ilvl="0">
      <w:start w:val="1"/>
      <w:numFmt w:val="bullet"/>
      <w:pStyle w:val="Protocol"/>
      <w:lvlText w:val=""/>
      <w:lvlJc w:val="left"/>
      <w:pPr>
        <w:tabs>
          <w:tab w:val="num" w:pos="360"/>
        </w:tabs>
        <w:ind w:left="360" w:hanging="360"/>
      </w:pPr>
      <w:rPr>
        <w:rFonts w:ascii="Monotype Sorts" w:hAnsi="Monotype Sorts" w:cs="Times New Roman" w:hint="default"/>
      </w:rPr>
    </w:lvl>
  </w:abstractNum>
  <w:abstractNum w:abstractNumId="7" w15:restartNumberingAfterBreak="0">
    <w:nsid w:val="2CB423D9"/>
    <w:multiLevelType w:val="hybridMultilevel"/>
    <w:tmpl w:val="67A6ECC8"/>
    <w:lvl w:ilvl="0" w:tplc="E8FE7D7E">
      <w:start w:val="1"/>
      <w:numFmt w:val="decimal"/>
      <w:pStyle w:val="FigureLegends"/>
      <w:lvlText w:val="Fig. %1."/>
      <w:lvlJc w:val="left"/>
      <w:pPr>
        <w:tabs>
          <w:tab w:val="num" w:pos="144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2E0C47F7"/>
    <w:multiLevelType w:val="multilevel"/>
    <w:tmpl w:val="0409001F"/>
    <w:styleLink w:val="Style2"/>
    <w:lvl w:ilvl="0">
      <w:start w:val="4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/>
        <w:sz w:val="22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835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9" w15:restartNumberingAfterBreak="0">
    <w:nsid w:val="360820D3"/>
    <w:multiLevelType w:val="multilevel"/>
    <w:tmpl w:val="0409001D"/>
    <w:styleLink w:val="TAFList"/>
    <w:lvl w:ilvl="0">
      <w:start w:val="1"/>
      <w:numFmt w:val="upperRoman"/>
      <w:lvlText w:val="%1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b/>
        <w:color w:val="auto"/>
      </w:rPr>
    </w:lvl>
    <w:lvl w:ilvl="1">
      <w:start w:val="1"/>
      <w:numFmt w:val="upperLetter"/>
      <w:lvlText w:val="%2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  <w:color w:val="auto"/>
      </w:rPr>
    </w:lvl>
    <w:lvl w:ilvl="2">
      <w:start w:val="1"/>
      <w:numFmt w:val="decimal"/>
      <w:lvlText w:val="%3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  <w:color w:val="auto"/>
      </w:rPr>
    </w:lvl>
    <w:lvl w:ilvl="3">
      <w:start w:val="1"/>
      <w:numFmt w:val="lowerLetter"/>
      <w:lvlText w:val="%4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  <w:color w:val="auto"/>
      </w:rPr>
    </w:lvl>
    <w:lvl w:ilvl="4">
      <w:start w:val="1"/>
      <w:numFmt w:val="lowerRoman"/>
      <w:lvlText w:val="%5"/>
      <w:lvlJc w:val="left"/>
      <w:pPr>
        <w:tabs>
          <w:tab w:val="num" w:pos="1800"/>
        </w:tabs>
        <w:ind w:left="1800" w:hanging="360"/>
      </w:pPr>
      <w:rPr>
        <w:rFonts w:ascii="Arial" w:hAnsi="Arial" w:hint="default"/>
        <w:color w:val="auto"/>
        <w:sz w:val="22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48191B04"/>
    <w:multiLevelType w:val="multilevel"/>
    <w:tmpl w:val="C6ECFE7A"/>
    <w:styleLink w:val="Pagenumbering"/>
    <w:lvl w:ilvl="0">
      <w:start w:val="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 w:hint="default"/>
        <w:sz w:val="22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83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1" w15:restartNumberingAfterBreak="0">
    <w:nsid w:val="53F9310E"/>
    <w:multiLevelType w:val="multilevel"/>
    <w:tmpl w:val="42CAD2CA"/>
    <w:lvl w:ilvl="0">
      <w:start w:val="1"/>
      <w:numFmt w:val="upperRoman"/>
      <w:pStyle w:val="TAFHeading1"/>
      <w:lvlText w:val="%1."/>
      <w:lvlJc w:val="left"/>
      <w:pPr>
        <w:tabs>
          <w:tab w:val="num" w:pos="720"/>
        </w:tabs>
        <w:ind w:left="432" w:hanging="432"/>
      </w:pPr>
      <w:rPr>
        <w:rFonts w:ascii="Arial" w:hAnsi="Arial" w:hint="default"/>
        <w:sz w:val="22"/>
      </w:rPr>
    </w:lvl>
    <w:lvl w:ilvl="1">
      <w:start w:val="1"/>
      <w:numFmt w:val="upperLetter"/>
      <w:pStyle w:val="TAFHeading2"/>
      <w:lvlText w:val="%1.%2"/>
      <w:lvlJc w:val="left"/>
      <w:pPr>
        <w:tabs>
          <w:tab w:val="num" w:pos="864"/>
        </w:tabs>
        <w:ind w:left="864" w:hanging="432"/>
      </w:pPr>
      <w:rPr>
        <w:rFonts w:ascii="Arial" w:hAnsi="Arial" w:hint="default"/>
        <w:sz w:val="22"/>
      </w:rPr>
    </w:lvl>
    <w:lvl w:ilvl="2">
      <w:start w:val="1"/>
      <w:numFmt w:val="decimal"/>
      <w:pStyle w:val="TAFHeading3"/>
      <w:lvlText w:val="%2.%3."/>
      <w:lvlJc w:val="left"/>
      <w:pPr>
        <w:tabs>
          <w:tab w:val="num" w:pos="1296"/>
        </w:tabs>
        <w:ind w:left="1296" w:hanging="432"/>
      </w:pPr>
      <w:rPr>
        <w:rFonts w:ascii="Arial" w:hAnsi="Arial" w:hint="default"/>
        <w:sz w:val="22"/>
      </w:rPr>
    </w:lvl>
    <w:lvl w:ilvl="3">
      <w:start w:val="1"/>
      <w:numFmt w:val="lowerLetter"/>
      <w:pStyle w:val="TAFHeading4"/>
      <w:lvlText w:val="%3.%4."/>
      <w:lvlJc w:val="left"/>
      <w:pPr>
        <w:tabs>
          <w:tab w:val="num" w:pos="1728"/>
        </w:tabs>
        <w:ind w:left="1728" w:hanging="432"/>
      </w:pPr>
      <w:rPr>
        <w:rFonts w:ascii="Arial" w:hAnsi="Arial" w:hint="default"/>
        <w:sz w:val="22"/>
      </w:rPr>
    </w:lvl>
    <w:lvl w:ilvl="4">
      <w:start w:val="1"/>
      <w:numFmt w:val="lowerRoman"/>
      <w:pStyle w:val="TAFHeading5"/>
      <w:lvlText w:val="%4.%5."/>
      <w:lvlJc w:val="left"/>
      <w:pPr>
        <w:tabs>
          <w:tab w:val="num" w:pos="2808"/>
        </w:tabs>
        <w:ind w:left="2160" w:hanging="432"/>
      </w:pPr>
      <w:rPr>
        <w:rFonts w:ascii="Arial" w:hAnsi="Arial" w:hint="default"/>
        <w:sz w:val="22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hint="default"/>
      </w:rPr>
    </w:lvl>
  </w:abstractNum>
  <w:abstractNum w:abstractNumId="12" w15:restartNumberingAfterBreak="0">
    <w:nsid w:val="5B144A63"/>
    <w:multiLevelType w:val="multilevel"/>
    <w:tmpl w:val="C4A0AE34"/>
    <w:styleLink w:val="1ai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5E313D98"/>
    <w:multiLevelType w:val="hybridMultilevel"/>
    <w:tmpl w:val="6F5807F2"/>
    <w:lvl w:ilvl="0" w:tplc="70284046">
      <w:start w:val="1"/>
      <w:numFmt w:val="decimal"/>
      <w:lvlText w:val="%1"/>
      <w:lvlJc w:val="left"/>
      <w:pPr>
        <w:ind w:left="644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600154A7"/>
    <w:multiLevelType w:val="singleLevel"/>
    <w:tmpl w:val="CA7233C6"/>
    <w:lvl w:ilvl="0">
      <w:start w:val="1"/>
      <w:numFmt w:val="bullet"/>
      <w:pStyle w:val="Times12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  <w:color w:val="auto"/>
      </w:rPr>
    </w:lvl>
  </w:abstractNum>
  <w:abstractNum w:abstractNumId="15" w15:restartNumberingAfterBreak="0">
    <w:nsid w:val="60060140"/>
    <w:multiLevelType w:val="multilevel"/>
    <w:tmpl w:val="760E9302"/>
    <w:lvl w:ilvl="0">
      <w:start w:val="1"/>
      <w:numFmt w:val="bullet"/>
      <w:pStyle w:val="PABulletLevel1"/>
      <w:lvlText w:val=""/>
      <w:lvlJc w:val="left"/>
      <w:pPr>
        <w:tabs>
          <w:tab w:val="num" w:pos="360"/>
        </w:tabs>
        <w:ind w:left="1080" w:hanging="360"/>
      </w:pPr>
      <w:rPr>
        <w:rFonts w:ascii="Symbol" w:hAnsi="Symbol" w:hint="default"/>
        <w:sz w:val="20"/>
      </w:rPr>
    </w:lvl>
    <w:lvl w:ilvl="1">
      <w:start w:val="1"/>
      <w:numFmt w:val="bullet"/>
      <w:pStyle w:val="PABulletLevel1o"/>
      <w:lvlText w:val="○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sz w:val="20"/>
      </w:rPr>
    </w:lvl>
    <w:lvl w:ilvl="2">
      <w:start w:val="1"/>
      <w:numFmt w:val="bullet"/>
      <w:pStyle w:val="PABulletLevel1-"/>
      <w:lvlText w:val="-"/>
      <w:lvlJc w:val="left"/>
      <w:pPr>
        <w:tabs>
          <w:tab w:val="num" w:pos="1800"/>
        </w:tabs>
        <w:ind w:left="1800" w:hanging="36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6" w15:restartNumberingAfterBreak="0">
    <w:nsid w:val="69886193"/>
    <w:multiLevelType w:val="hybridMultilevel"/>
    <w:tmpl w:val="F96E9EAC"/>
    <w:lvl w:ilvl="0" w:tplc="A508D70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6FC2A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0FA738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0ECA11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9DE58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3A414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D88C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0885E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C6A64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70E727C8"/>
    <w:multiLevelType w:val="multilevel"/>
    <w:tmpl w:val="EAAC784E"/>
    <w:lvl w:ilvl="0">
      <w:start w:val="10"/>
      <w:numFmt w:val="upperLetter"/>
      <w:pStyle w:val="OutlineGen12"/>
      <w:lvlText w:val="%1."/>
      <w:legacy w:legacy="1" w:legacySpace="0" w:legacyIndent="720"/>
      <w:lvlJc w:val="left"/>
      <w:pPr>
        <w:ind w:left="720" w:hanging="720"/>
      </w:pPr>
    </w:lvl>
    <w:lvl w:ilvl="1">
      <w:start w:val="3"/>
      <w:numFmt w:val="upperLetter"/>
      <w:lvlText w:val="%2."/>
      <w:legacy w:legacy="1" w:legacySpace="0" w:legacyIndent="720"/>
      <w:lvlJc w:val="left"/>
      <w:pPr>
        <w:ind w:left="1440" w:hanging="720"/>
      </w:pPr>
    </w:lvl>
    <w:lvl w:ilvl="2">
      <w:start w:val="1"/>
      <w:numFmt w:val="upperLetter"/>
      <w:lvlText w:val="%3."/>
      <w:legacy w:legacy="1" w:legacySpace="0" w:legacyIndent="720"/>
      <w:lvlJc w:val="left"/>
      <w:pPr>
        <w:ind w:left="2160" w:hanging="720"/>
      </w:pPr>
    </w:lvl>
    <w:lvl w:ilvl="3">
      <w:start w:val="2"/>
      <w:numFmt w:val="upperLetter"/>
      <w:lvlText w:val="%4."/>
      <w:legacy w:legacy="1" w:legacySpace="0" w:legacyIndent="720"/>
      <w:lvlJc w:val="left"/>
      <w:pPr>
        <w:ind w:left="2880" w:hanging="720"/>
      </w:pPr>
    </w:lvl>
    <w:lvl w:ilvl="4">
      <w:start w:val="1"/>
      <w:numFmt w:val="upperLetter"/>
      <w:lvlText w:val="%5."/>
      <w:legacy w:legacy="1" w:legacySpace="0" w:legacyIndent="720"/>
      <w:lvlJc w:val="left"/>
      <w:pPr>
        <w:ind w:left="3600" w:hanging="720"/>
      </w:pPr>
    </w:lvl>
    <w:lvl w:ilvl="5">
      <w:start w:val="1"/>
      <w:numFmt w:val="upperLetter"/>
      <w:lvlText w:val="%6."/>
      <w:legacy w:legacy="1" w:legacySpace="0" w:legacyIndent="720"/>
      <w:lvlJc w:val="left"/>
      <w:pPr>
        <w:ind w:left="4320" w:hanging="720"/>
      </w:pPr>
    </w:lvl>
    <w:lvl w:ilvl="6">
      <w:start w:val="1"/>
      <w:numFmt w:val="upperLetter"/>
      <w:lvlText w:val="%7."/>
      <w:legacy w:legacy="1" w:legacySpace="0" w:legacyIndent="720"/>
      <w:lvlJc w:val="left"/>
      <w:pPr>
        <w:ind w:left="5040" w:hanging="720"/>
      </w:pPr>
    </w:lvl>
    <w:lvl w:ilvl="7">
      <w:start w:val="1"/>
      <w:numFmt w:val="upperLetter"/>
      <w:lvlText w:val="%8."/>
      <w:legacy w:legacy="1" w:legacySpace="0" w:legacyIndent="720"/>
      <w:lvlJc w:val="left"/>
      <w:pPr>
        <w:ind w:left="5760" w:hanging="720"/>
      </w:pPr>
    </w:lvl>
    <w:lvl w:ilvl="8">
      <w:start w:val="1"/>
      <w:numFmt w:val="lowerRoman"/>
      <w:lvlText w:val="%9"/>
      <w:legacy w:legacy="1" w:legacySpace="0" w:legacyIndent="720"/>
      <w:lvlJc w:val="left"/>
      <w:pPr>
        <w:ind w:left="6480" w:hanging="720"/>
      </w:pPr>
    </w:lvl>
  </w:abstractNum>
  <w:abstractNum w:abstractNumId="18" w15:restartNumberingAfterBreak="0">
    <w:nsid w:val="74EC4447"/>
    <w:multiLevelType w:val="singleLevel"/>
    <w:tmpl w:val="04090001"/>
    <w:styleLink w:val="Style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</w:rPr>
    </w:lvl>
  </w:abstractNum>
  <w:abstractNum w:abstractNumId="19" w15:restartNumberingAfterBreak="0">
    <w:nsid w:val="7FB63404"/>
    <w:multiLevelType w:val="hybridMultilevel"/>
    <w:tmpl w:val="797874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32139151">
    <w:abstractNumId w:val="11"/>
  </w:num>
  <w:num w:numId="2" w16cid:durableId="1601520495">
    <w:abstractNumId w:val="1"/>
  </w:num>
  <w:num w:numId="3" w16cid:durableId="699428789">
    <w:abstractNumId w:val="7"/>
  </w:num>
  <w:num w:numId="4" w16cid:durableId="1049914922">
    <w:abstractNumId w:val="3"/>
  </w:num>
  <w:num w:numId="5" w16cid:durableId="430392887">
    <w:abstractNumId w:val="2"/>
  </w:num>
  <w:num w:numId="6" w16cid:durableId="1407262532">
    <w:abstractNumId w:val="18"/>
  </w:num>
  <w:num w:numId="7" w16cid:durableId="930158616">
    <w:abstractNumId w:val="5"/>
  </w:num>
  <w:num w:numId="8" w16cid:durableId="636953975">
    <w:abstractNumId w:val="10"/>
  </w:num>
  <w:num w:numId="9" w16cid:durableId="599917611">
    <w:abstractNumId w:val="8"/>
  </w:num>
  <w:num w:numId="10" w16cid:durableId="1741361579">
    <w:abstractNumId w:val="9"/>
  </w:num>
  <w:num w:numId="11" w16cid:durableId="27027935">
    <w:abstractNumId w:val="0"/>
  </w:num>
  <w:num w:numId="12" w16cid:durableId="624233122">
    <w:abstractNumId w:val="6"/>
  </w:num>
  <w:num w:numId="13" w16cid:durableId="783765679">
    <w:abstractNumId w:val="14"/>
  </w:num>
  <w:num w:numId="14" w16cid:durableId="1302075651">
    <w:abstractNumId w:val="17"/>
  </w:num>
  <w:num w:numId="15" w16cid:durableId="59638269">
    <w:abstractNumId w:val="12"/>
  </w:num>
  <w:num w:numId="16" w16cid:durableId="94252140">
    <w:abstractNumId w:val="15"/>
  </w:num>
  <w:num w:numId="17" w16cid:durableId="230039711">
    <w:abstractNumId w:val="4"/>
  </w:num>
  <w:num w:numId="18" w16cid:durableId="434253976">
    <w:abstractNumId w:val="13"/>
  </w:num>
  <w:num w:numId="19" w16cid:durableId="131411402">
    <w:abstractNumId w:val="16"/>
  </w:num>
  <w:num w:numId="20" w16cid:durableId="2048947925">
    <w:abstractNumId w:val="19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9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MyMjY0MbU0NzI2tbRQ0lEKTi0uzszPAykwrAUAVDm9R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BO 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rdz2rw9qarrauezv92vv5x1x09vff0prztd&quot;&gt;IRE1-RIDD-BLOS1-Converted&lt;record-ids&gt;&lt;item&gt;216&lt;/item&gt;&lt;/record-ids&gt;&lt;/item&gt;&lt;/Libraries&gt;"/>
  </w:docVars>
  <w:rsids>
    <w:rsidRoot w:val="00036A6F"/>
    <w:rsid w:val="00002D92"/>
    <w:rsid w:val="00004A80"/>
    <w:rsid w:val="00004F52"/>
    <w:rsid w:val="00005844"/>
    <w:rsid w:val="00005AF7"/>
    <w:rsid w:val="00005E33"/>
    <w:rsid w:val="0000603C"/>
    <w:rsid w:val="000068ED"/>
    <w:rsid w:val="000069DC"/>
    <w:rsid w:val="0001157A"/>
    <w:rsid w:val="00012F06"/>
    <w:rsid w:val="00012FC9"/>
    <w:rsid w:val="0001318C"/>
    <w:rsid w:val="0001450B"/>
    <w:rsid w:val="00014EDB"/>
    <w:rsid w:val="000153BA"/>
    <w:rsid w:val="00015473"/>
    <w:rsid w:val="000163DA"/>
    <w:rsid w:val="0001711D"/>
    <w:rsid w:val="00017EDE"/>
    <w:rsid w:val="00023331"/>
    <w:rsid w:val="00023CE4"/>
    <w:rsid w:val="00023E65"/>
    <w:rsid w:val="00024691"/>
    <w:rsid w:val="00026D59"/>
    <w:rsid w:val="00027205"/>
    <w:rsid w:val="00027BAE"/>
    <w:rsid w:val="00030886"/>
    <w:rsid w:val="00030B7E"/>
    <w:rsid w:val="000325CD"/>
    <w:rsid w:val="0003350D"/>
    <w:rsid w:val="00033A38"/>
    <w:rsid w:val="00033F06"/>
    <w:rsid w:val="0003400F"/>
    <w:rsid w:val="00034434"/>
    <w:rsid w:val="0003499E"/>
    <w:rsid w:val="00034BD4"/>
    <w:rsid w:val="000356D1"/>
    <w:rsid w:val="00035B1C"/>
    <w:rsid w:val="00036564"/>
    <w:rsid w:val="00036916"/>
    <w:rsid w:val="00036A6F"/>
    <w:rsid w:val="00037332"/>
    <w:rsid w:val="000374DD"/>
    <w:rsid w:val="0003751C"/>
    <w:rsid w:val="00037700"/>
    <w:rsid w:val="00040A17"/>
    <w:rsid w:val="00040E00"/>
    <w:rsid w:val="00041301"/>
    <w:rsid w:val="00041877"/>
    <w:rsid w:val="0004200F"/>
    <w:rsid w:val="000421A1"/>
    <w:rsid w:val="00042490"/>
    <w:rsid w:val="00042524"/>
    <w:rsid w:val="00042A5D"/>
    <w:rsid w:val="00042B6A"/>
    <w:rsid w:val="00042F56"/>
    <w:rsid w:val="000449C7"/>
    <w:rsid w:val="00044E66"/>
    <w:rsid w:val="0004591B"/>
    <w:rsid w:val="00047F62"/>
    <w:rsid w:val="000500B2"/>
    <w:rsid w:val="0005043E"/>
    <w:rsid w:val="000506D6"/>
    <w:rsid w:val="00054526"/>
    <w:rsid w:val="00054707"/>
    <w:rsid w:val="0005619A"/>
    <w:rsid w:val="00056A35"/>
    <w:rsid w:val="00056D90"/>
    <w:rsid w:val="0005722D"/>
    <w:rsid w:val="00057844"/>
    <w:rsid w:val="0006007F"/>
    <w:rsid w:val="000602AE"/>
    <w:rsid w:val="000614B1"/>
    <w:rsid w:val="000630CD"/>
    <w:rsid w:val="00064BDC"/>
    <w:rsid w:val="00065001"/>
    <w:rsid w:val="00066C01"/>
    <w:rsid w:val="000673FF"/>
    <w:rsid w:val="00067C47"/>
    <w:rsid w:val="00067C95"/>
    <w:rsid w:val="00067EEC"/>
    <w:rsid w:val="000700A1"/>
    <w:rsid w:val="00070BA9"/>
    <w:rsid w:val="0007120F"/>
    <w:rsid w:val="000719D2"/>
    <w:rsid w:val="00072FF2"/>
    <w:rsid w:val="00074581"/>
    <w:rsid w:val="00076216"/>
    <w:rsid w:val="00076734"/>
    <w:rsid w:val="00080FD0"/>
    <w:rsid w:val="00081435"/>
    <w:rsid w:val="0008180E"/>
    <w:rsid w:val="00081AE8"/>
    <w:rsid w:val="000823A3"/>
    <w:rsid w:val="000826AE"/>
    <w:rsid w:val="00085AD7"/>
    <w:rsid w:val="000865C7"/>
    <w:rsid w:val="0008682E"/>
    <w:rsid w:val="00086AF1"/>
    <w:rsid w:val="0008709B"/>
    <w:rsid w:val="00091F68"/>
    <w:rsid w:val="0009432B"/>
    <w:rsid w:val="00094456"/>
    <w:rsid w:val="00094EA4"/>
    <w:rsid w:val="00095C32"/>
    <w:rsid w:val="0009639A"/>
    <w:rsid w:val="00096A32"/>
    <w:rsid w:val="00097403"/>
    <w:rsid w:val="00097FB5"/>
    <w:rsid w:val="000A0132"/>
    <w:rsid w:val="000A02B5"/>
    <w:rsid w:val="000A0AFA"/>
    <w:rsid w:val="000A0C80"/>
    <w:rsid w:val="000A1595"/>
    <w:rsid w:val="000A1C46"/>
    <w:rsid w:val="000A2C5C"/>
    <w:rsid w:val="000A39A3"/>
    <w:rsid w:val="000A3C4B"/>
    <w:rsid w:val="000A4545"/>
    <w:rsid w:val="000A51A2"/>
    <w:rsid w:val="000A6402"/>
    <w:rsid w:val="000A7BBA"/>
    <w:rsid w:val="000A7F01"/>
    <w:rsid w:val="000B02E4"/>
    <w:rsid w:val="000B138D"/>
    <w:rsid w:val="000B1B67"/>
    <w:rsid w:val="000B1BAE"/>
    <w:rsid w:val="000B34AC"/>
    <w:rsid w:val="000B35C7"/>
    <w:rsid w:val="000B4D1C"/>
    <w:rsid w:val="000B5959"/>
    <w:rsid w:val="000B7150"/>
    <w:rsid w:val="000C206E"/>
    <w:rsid w:val="000C241C"/>
    <w:rsid w:val="000C256B"/>
    <w:rsid w:val="000C374B"/>
    <w:rsid w:val="000C447F"/>
    <w:rsid w:val="000C4AA4"/>
    <w:rsid w:val="000C4D89"/>
    <w:rsid w:val="000C554C"/>
    <w:rsid w:val="000C5FF6"/>
    <w:rsid w:val="000C6347"/>
    <w:rsid w:val="000C671C"/>
    <w:rsid w:val="000C7BC0"/>
    <w:rsid w:val="000D0786"/>
    <w:rsid w:val="000D0EC7"/>
    <w:rsid w:val="000D199F"/>
    <w:rsid w:val="000D1A95"/>
    <w:rsid w:val="000D2610"/>
    <w:rsid w:val="000D2E1B"/>
    <w:rsid w:val="000D30FF"/>
    <w:rsid w:val="000D4568"/>
    <w:rsid w:val="000D4853"/>
    <w:rsid w:val="000D54DC"/>
    <w:rsid w:val="000D6498"/>
    <w:rsid w:val="000D73F6"/>
    <w:rsid w:val="000E01BD"/>
    <w:rsid w:val="000E16D9"/>
    <w:rsid w:val="000E31BF"/>
    <w:rsid w:val="000E4436"/>
    <w:rsid w:val="000E600B"/>
    <w:rsid w:val="000E645B"/>
    <w:rsid w:val="000E6DEB"/>
    <w:rsid w:val="000F0293"/>
    <w:rsid w:val="000F1DDA"/>
    <w:rsid w:val="000F5DDC"/>
    <w:rsid w:val="000F6A69"/>
    <w:rsid w:val="000F7458"/>
    <w:rsid w:val="00100002"/>
    <w:rsid w:val="001017C0"/>
    <w:rsid w:val="0010216A"/>
    <w:rsid w:val="0010276A"/>
    <w:rsid w:val="00102AA6"/>
    <w:rsid w:val="00103032"/>
    <w:rsid w:val="001034F4"/>
    <w:rsid w:val="0010388F"/>
    <w:rsid w:val="00104B11"/>
    <w:rsid w:val="001065CB"/>
    <w:rsid w:val="001071DD"/>
    <w:rsid w:val="00107CCC"/>
    <w:rsid w:val="00107FFE"/>
    <w:rsid w:val="00110904"/>
    <w:rsid w:val="00110C91"/>
    <w:rsid w:val="00111B2A"/>
    <w:rsid w:val="001123EA"/>
    <w:rsid w:val="00113681"/>
    <w:rsid w:val="00113CA8"/>
    <w:rsid w:val="00115532"/>
    <w:rsid w:val="0011565C"/>
    <w:rsid w:val="00115725"/>
    <w:rsid w:val="0011683C"/>
    <w:rsid w:val="00117A86"/>
    <w:rsid w:val="00120026"/>
    <w:rsid w:val="001205E3"/>
    <w:rsid w:val="001207F9"/>
    <w:rsid w:val="00121E3B"/>
    <w:rsid w:val="0012256A"/>
    <w:rsid w:val="00122D7A"/>
    <w:rsid w:val="00123DCC"/>
    <w:rsid w:val="00124144"/>
    <w:rsid w:val="001254E2"/>
    <w:rsid w:val="00125D33"/>
    <w:rsid w:val="00126010"/>
    <w:rsid w:val="00127941"/>
    <w:rsid w:val="00127ABB"/>
    <w:rsid w:val="001308F8"/>
    <w:rsid w:val="001316A6"/>
    <w:rsid w:val="00131948"/>
    <w:rsid w:val="00131F48"/>
    <w:rsid w:val="001336AA"/>
    <w:rsid w:val="00136289"/>
    <w:rsid w:val="00137953"/>
    <w:rsid w:val="00140B36"/>
    <w:rsid w:val="001413C7"/>
    <w:rsid w:val="00142F95"/>
    <w:rsid w:val="00143042"/>
    <w:rsid w:val="001436AF"/>
    <w:rsid w:val="00144C1C"/>
    <w:rsid w:val="0014557D"/>
    <w:rsid w:val="00145D3A"/>
    <w:rsid w:val="00146A2B"/>
    <w:rsid w:val="00147122"/>
    <w:rsid w:val="00150903"/>
    <w:rsid w:val="00150B25"/>
    <w:rsid w:val="00152928"/>
    <w:rsid w:val="00152ABE"/>
    <w:rsid w:val="00153676"/>
    <w:rsid w:val="00153968"/>
    <w:rsid w:val="00154893"/>
    <w:rsid w:val="001560EB"/>
    <w:rsid w:val="0015707E"/>
    <w:rsid w:val="00157F2F"/>
    <w:rsid w:val="001603C1"/>
    <w:rsid w:val="00160EC2"/>
    <w:rsid w:val="00161B4C"/>
    <w:rsid w:val="001621A6"/>
    <w:rsid w:val="00162209"/>
    <w:rsid w:val="001636FB"/>
    <w:rsid w:val="00163E60"/>
    <w:rsid w:val="0016433E"/>
    <w:rsid w:val="001646D9"/>
    <w:rsid w:val="00164C6F"/>
    <w:rsid w:val="00164FBD"/>
    <w:rsid w:val="001654FE"/>
    <w:rsid w:val="00165908"/>
    <w:rsid w:val="00165E65"/>
    <w:rsid w:val="001661B2"/>
    <w:rsid w:val="00167B6F"/>
    <w:rsid w:val="0017281A"/>
    <w:rsid w:val="00173362"/>
    <w:rsid w:val="00173583"/>
    <w:rsid w:val="00173A36"/>
    <w:rsid w:val="0017401A"/>
    <w:rsid w:val="00174723"/>
    <w:rsid w:val="001764D3"/>
    <w:rsid w:val="00176630"/>
    <w:rsid w:val="00176FD5"/>
    <w:rsid w:val="00177DCD"/>
    <w:rsid w:val="001801CE"/>
    <w:rsid w:val="00180407"/>
    <w:rsid w:val="00182274"/>
    <w:rsid w:val="0018263E"/>
    <w:rsid w:val="001844D1"/>
    <w:rsid w:val="00186D2A"/>
    <w:rsid w:val="0018765C"/>
    <w:rsid w:val="001877AA"/>
    <w:rsid w:val="001877E9"/>
    <w:rsid w:val="00187CEE"/>
    <w:rsid w:val="00187DF4"/>
    <w:rsid w:val="00191228"/>
    <w:rsid w:val="00192B98"/>
    <w:rsid w:val="0019591B"/>
    <w:rsid w:val="00195A30"/>
    <w:rsid w:val="001963DB"/>
    <w:rsid w:val="0019748E"/>
    <w:rsid w:val="00197B87"/>
    <w:rsid w:val="001A0653"/>
    <w:rsid w:val="001A0F9E"/>
    <w:rsid w:val="001A4BE8"/>
    <w:rsid w:val="001A4F2A"/>
    <w:rsid w:val="001A5555"/>
    <w:rsid w:val="001A5DDA"/>
    <w:rsid w:val="001A6234"/>
    <w:rsid w:val="001A76B1"/>
    <w:rsid w:val="001B09CB"/>
    <w:rsid w:val="001B0D88"/>
    <w:rsid w:val="001B0FA1"/>
    <w:rsid w:val="001B150F"/>
    <w:rsid w:val="001B3A49"/>
    <w:rsid w:val="001B3AFE"/>
    <w:rsid w:val="001B3EF4"/>
    <w:rsid w:val="001B403F"/>
    <w:rsid w:val="001B45B6"/>
    <w:rsid w:val="001B4809"/>
    <w:rsid w:val="001B4B10"/>
    <w:rsid w:val="001B6083"/>
    <w:rsid w:val="001B6CD0"/>
    <w:rsid w:val="001B76F2"/>
    <w:rsid w:val="001B7939"/>
    <w:rsid w:val="001C0E98"/>
    <w:rsid w:val="001C12EB"/>
    <w:rsid w:val="001C19C9"/>
    <w:rsid w:val="001C1C65"/>
    <w:rsid w:val="001C1D2D"/>
    <w:rsid w:val="001C2094"/>
    <w:rsid w:val="001C2D61"/>
    <w:rsid w:val="001C329C"/>
    <w:rsid w:val="001C33A4"/>
    <w:rsid w:val="001C4E64"/>
    <w:rsid w:val="001C5091"/>
    <w:rsid w:val="001C5D11"/>
    <w:rsid w:val="001C697B"/>
    <w:rsid w:val="001C6D36"/>
    <w:rsid w:val="001C6FA5"/>
    <w:rsid w:val="001C7682"/>
    <w:rsid w:val="001D033F"/>
    <w:rsid w:val="001D0C16"/>
    <w:rsid w:val="001D27DC"/>
    <w:rsid w:val="001D3316"/>
    <w:rsid w:val="001D3581"/>
    <w:rsid w:val="001D37ED"/>
    <w:rsid w:val="001D3AF2"/>
    <w:rsid w:val="001D45A2"/>
    <w:rsid w:val="001D466F"/>
    <w:rsid w:val="001D67DE"/>
    <w:rsid w:val="001E0A24"/>
    <w:rsid w:val="001E19EE"/>
    <w:rsid w:val="001E22F0"/>
    <w:rsid w:val="001E2A95"/>
    <w:rsid w:val="001E3709"/>
    <w:rsid w:val="001E390D"/>
    <w:rsid w:val="001E4B75"/>
    <w:rsid w:val="001E4FD3"/>
    <w:rsid w:val="001E5006"/>
    <w:rsid w:val="001E57B9"/>
    <w:rsid w:val="001E5B5F"/>
    <w:rsid w:val="001E5DEF"/>
    <w:rsid w:val="001E7697"/>
    <w:rsid w:val="001E7E55"/>
    <w:rsid w:val="001F046F"/>
    <w:rsid w:val="001F0504"/>
    <w:rsid w:val="001F1973"/>
    <w:rsid w:val="001F2AC0"/>
    <w:rsid w:val="001F3B35"/>
    <w:rsid w:val="001F493F"/>
    <w:rsid w:val="001F4E2E"/>
    <w:rsid w:val="001F5C8C"/>
    <w:rsid w:val="001F62BA"/>
    <w:rsid w:val="001F7063"/>
    <w:rsid w:val="00200253"/>
    <w:rsid w:val="00200A08"/>
    <w:rsid w:val="00202F15"/>
    <w:rsid w:val="00202F3B"/>
    <w:rsid w:val="00203742"/>
    <w:rsid w:val="002044D6"/>
    <w:rsid w:val="00205285"/>
    <w:rsid w:val="0020578F"/>
    <w:rsid w:val="00205A6A"/>
    <w:rsid w:val="00205E75"/>
    <w:rsid w:val="00206A75"/>
    <w:rsid w:val="00206B02"/>
    <w:rsid w:val="00206D41"/>
    <w:rsid w:val="00207039"/>
    <w:rsid w:val="002101F6"/>
    <w:rsid w:val="002116CD"/>
    <w:rsid w:val="002117B1"/>
    <w:rsid w:val="00211888"/>
    <w:rsid w:val="0021253F"/>
    <w:rsid w:val="00212C05"/>
    <w:rsid w:val="0021399D"/>
    <w:rsid w:val="00213A86"/>
    <w:rsid w:val="00214D66"/>
    <w:rsid w:val="0021510D"/>
    <w:rsid w:val="00215B2D"/>
    <w:rsid w:val="00215FE5"/>
    <w:rsid w:val="00216102"/>
    <w:rsid w:val="002172DC"/>
    <w:rsid w:val="002213BC"/>
    <w:rsid w:val="00222DF2"/>
    <w:rsid w:val="00222E4D"/>
    <w:rsid w:val="0022401A"/>
    <w:rsid w:val="0022675E"/>
    <w:rsid w:val="0022676D"/>
    <w:rsid w:val="00227031"/>
    <w:rsid w:val="00231ABD"/>
    <w:rsid w:val="00232111"/>
    <w:rsid w:val="00233D0B"/>
    <w:rsid w:val="00234ADE"/>
    <w:rsid w:val="0023513E"/>
    <w:rsid w:val="0023544F"/>
    <w:rsid w:val="00237924"/>
    <w:rsid w:val="00237DA9"/>
    <w:rsid w:val="0024043F"/>
    <w:rsid w:val="002410A5"/>
    <w:rsid w:val="00241644"/>
    <w:rsid w:val="002429AD"/>
    <w:rsid w:val="00243817"/>
    <w:rsid w:val="00244376"/>
    <w:rsid w:val="00244A46"/>
    <w:rsid w:val="00245396"/>
    <w:rsid w:val="00246892"/>
    <w:rsid w:val="00247698"/>
    <w:rsid w:val="00250AEC"/>
    <w:rsid w:val="00251534"/>
    <w:rsid w:val="00252047"/>
    <w:rsid w:val="002524CD"/>
    <w:rsid w:val="00252A78"/>
    <w:rsid w:val="00252F4B"/>
    <w:rsid w:val="0025385C"/>
    <w:rsid w:val="00254924"/>
    <w:rsid w:val="00254A52"/>
    <w:rsid w:val="00254D32"/>
    <w:rsid w:val="00255631"/>
    <w:rsid w:val="00255A78"/>
    <w:rsid w:val="00255D77"/>
    <w:rsid w:val="00256EBC"/>
    <w:rsid w:val="00257967"/>
    <w:rsid w:val="00260D96"/>
    <w:rsid w:val="00262E92"/>
    <w:rsid w:val="002630A4"/>
    <w:rsid w:val="00263EF9"/>
    <w:rsid w:val="0026579C"/>
    <w:rsid w:val="00265D83"/>
    <w:rsid w:val="00265F36"/>
    <w:rsid w:val="0026603E"/>
    <w:rsid w:val="00266452"/>
    <w:rsid w:val="002666BD"/>
    <w:rsid w:val="00266B32"/>
    <w:rsid w:val="002671DA"/>
    <w:rsid w:val="00267313"/>
    <w:rsid w:val="002679D3"/>
    <w:rsid w:val="00270564"/>
    <w:rsid w:val="00271315"/>
    <w:rsid w:val="00271797"/>
    <w:rsid w:val="00272327"/>
    <w:rsid w:val="002732E4"/>
    <w:rsid w:val="0027344D"/>
    <w:rsid w:val="00273B5C"/>
    <w:rsid w:val="002757FC"/>
    <w:rsid w:val="00275EE5"/>
    <w:rsid w:val="00276D8E"/>
    <w:rsid w:val="00280A6B"/>
    <w:rsid w:val="002812B4"/>
    <w:rsid w:val="00283025"/>
    <w:rsid w:val="00284294"/>
    <w:rsid w:val="0028521D"/>
    <w:rsid w:val="002853A2"/>
    <w:rsid w:val="002866EC"/>
    <w:rsid w:val="00286956"/>
    <w:rsid w:val="00287953"/>
    <w:rsid w:val="00291056"/>
    <w:rsid w:val="00291EB1"/>
    <w:rsid w:val="00292261"/>
    <w:rsid w:val="002944EA"/>
    <w:rsid w:val="00294B83"/>
    <w:rsid w:val="00295622"/>
    <w:rsid w:val="00295782"/>
    <w:rsid w:val="00295960"/>
    <w:rsid w:val="0029790A"/>
    <w:rsid w:val="00297FE0"/>
    <w:rsid w:val="002A036E"/>
    <w:rsid w:val="002A2084"/>
    <w:rsid w:val="002A59FB"/>
    <w:rsid w:val="002A6659"/>
    <w:rsid w:val="002A6841"/>
    <w:rsid w:val="002A68EB"/>
    <w:rsid w:val="002A6F56"/>
    <w:rsid w:val="002A71B3"/>
    <w:rsid w:val="002A795B"/>
    <w:rsid w:val="002B0378"/>
    <w:rsid w:val="002B04C5"/>
    <w:rsid w:val="002B06DA"/>
    <w:rsid w:val="002B0A5F"/>
    <w:rsid w:val="002B1E9C"/>
    <w:rsid w:val="002B21AD"/>
    <w:rsid w:val="002B2916"/>
    <w:rsid w:val="002B2CC6"/>
    <w:rsid w:val="002B3270"/>
    <w:rsid w:val="002B3FE5"/>
    <w:rsid w:val="002B473A"/>
    <w:rsid w:val="002B5536"/>
    <w:rsid w:val="002B5FE9"/>
    <w:rsid w:val="002B62A0"/>
    <w:rsid w:val="002B62C1"/>
    <w:rsid w:val="002B6B3F"/>
    <w:rsid w:val="002B7D6C"/>
    <w:rsid w:val="002C092B"/>
    <w:rsid w:val="002C16C6"/>
    <w:rsid w:val="002C2329"/>
    <w:rsid w:val="002C3105"/>
    <w:rsid w:val="002C6504"/>
    <w:rsid w:val="002C6576"/>
    <w:rsid w:val="002C6D2D"/>
    <w:rsid w:val="002C70E3"/>
    <w:rsid w:val="002D0D75"/>
    <w:rsid w:val="002D1F62"/>
    <w:rsid w:val="002D2BC9"/>
    <w:rsid w:val="002D3C9D"/>
    <w:rsid w:val="002D6081"/>
    <w:rsid w:val="002D665D"/>
    <w:rsid w:val="002D69E5"/>
    <w:rsid w:val="002D710D"/>
    <w:rsid w:val="002E18B2"/>
    <w:rsid w:val="002E2C44"/>
    <w:rsid w:val="002E3695"/>
    <w:rsid w:val="002E381B"/>
    <w:rsid w:val="002E58F6"/>
    <w:rsid w:val="002E624B"/>
    <w:rsid w:val="002E68DD"/>
    <w:rsid w:val="002E6A3D"/>
    <w:rsid w:val="002E6CA2"/>
    <w:rsid w:val="002E7682"/>
    <w:rsid w:val="002E776E"/>
    <w:rsid w:val="002E7C4F"/>
    <w:rsid w:val="002E7E01"/>
    <w:rsid w:val="002F0B83"/>
    <w:rsid w:val="002F123A"/>
    <w:rsid w:val="002F15CB"/>
    <w:rsid w:val="002F2768"/>
    <w:rsid w:val="002F3F78"/>
    <w:rsid w:val="002F540B"/>
    <w:rsid w:val="002F5979"/>
    <w:rsid w:val="002F5E8C"/>
    <w:rsid w:val="002F7406"/>
    <w:rsid w:val="00301B2A"/>
    <w:rsid w:val="0030395B"/>
    <w:rsid w:val="003046F5"/>
    <w:rsid w:val="003054CC"/>
    <w:rsid w:val="00306D1E"/>
    <w:rsid w:val="00307475"/>
    <w:rsid w:val="003078CE"/>
    <w:rsid w:val="00307E73"/>
    <w:rsid w:val="00310418"/>
    <w:rsid w:val="003106C9"/>
    <w:rsid w:val="00311B36"/>
    <w:rsid w:val="00313247"/>
    <w:rsid w:val="00313E35"/>
    <w:rsid w:val="00314AD6"/>
    <w:rsid w:val="003159A2"/>
    <w:rsid w:val="00316614"/>
    <w:rsid w:val="0031760A"/>
    <w:rsid w:val="003176D3"/>
    <w:rsid w:val="00320CD2"/>
    <w:rsid w:val="00322B0A"/>
    <w:rsid w:val="00322E0C"/>
    <w:rsid w:val="00322E61"/>
    <w:rsid w:val="00323F5D"/>
    <w:rsid w:val="00325887"/>
    <w:rsid w:val="00325EAF"/>
    <w:rsid w:val="003263BC"/>
    <w:rsid w:val="003273F4"/>
    <w:rsid w:val="0033006D"/>
    <w:rsid w:val="00330F15"/>
    <w:rsid w:val="003321BF"/>
    <w:rsid w:val="0033304B"/>
    <w:rsid w:val="00334077"/>
    <w:rsid w:val="0033469B"/>
    <w:rsid w:val="003348F6"/>
    <w:rsid w:val="00336C1D"/>
    <w:rsid w:val="00337AEA"/>
    <w:rsid w:val="003409AD"/>
    <w:rsid w:val="00341EC8"/>
    <w:rsid w:val="00342E64"/>
    <w:rsid w:val="0034465E"/>
    <w:rsid w:val="0034599C"/>
    <w:rsid w:val="003468A9"/>
    <w:rsid w:val="00346AA1"/>
    <w:rsid w:val="003473DE"/>
    <w:rsid w:val="00347634"/>
    <w:rsid w:val="0034769A"/>
    <w:rsid w:val="00347E68"/>
    <w:rsid w:val="003500EA"/>
    <w:rsid w:val="003503C5"/>
    <w:rsid w:val="00351529"/>
    <w:rsid w:val="00351C42"/>
    <w:rsid w:val="00352633"/>
    <w:rsid w:val="003536BA"/>
    <w:rsid w:val="00354A9F"/>
    <w:rsid w:val="00354B84"/>
    <w:rsid w:val="00354D1C"/>
    <w:rsid w:val="00354D2E"/>
    <w:rsid w:val="00355407"/>
    <w:rsid w:val="00355663"/>
    <w:rsid w:val="003575C9"/>
    <w:rsid w:val="0035763B"/>
    <w:rsid w:val="00357831"/>
    <w:rsid w:val="00357C4C"/>
    <w:rsid w:val="0036035C"/>
    <w:rsid w:val="0036186B"/>
    <w:rsid w:val="00362E1C"/>
    <w:rsid w:val="00363837"/>
    <w:rsid w:val="00364A70"/>
    <w:rsid w:val="0036583D"/>
    <w:rsid w:val="00366C0F"/>
    <w:rsid w:val="003676C5"/>
    <w:rsid w:val="00367E18"/>
    <w:rsid w:val="00367E5D"/>
    <w:rsid w:val="003717B7"/>
    <w:rsid w:val="00373228"/>
    <w:rsid w:val="00373A5A"/>
    <w:rsid w:val="00373AD1"/>
    <w:rsid w:val="003744F6"/>
    <w:rsid w:val="00374914"/>
    <w:rsid w:val="0037589E"/>
    <w:rsid w:val="003765B0"/>
    <w:rsid w:val="00376673"/>
    <w:rsid w:val="00376744"/>
    <w:rsid w:val="00377490"/>
    <w:rsid w:val="00382A2F"/>
    <w:rsid w:val="00382D5B"/>
    <w:rsid w:val="00383FFD"/>
    <w:rsid w:val="003853E6"/>
    <w:rsid w:val="00385616"/>
    <w:rsid w:val="00385619"/>
    <w:rsid w:val="00386431"/>
    <w:rsid w:val="00386D57"/>
    <w:rsid w:val="00390627"/>
    <w:rsid w:val="00393370"/>
    <w:rsid w:val="0039339C"/>
    <w:rsid w:val="003943D0"/>
    <w:rsid w:val="003955BB"/>
    <w:rsid w:val="003A1C4E"/>
    <w:rsid w:val="003A334F"/>
    <w:rsid w:val="003A3D11"/>
    <w:rsid w:val="003A45E9"/>
    <w:rsid w:val="003A4B8D"/>
    <w:rsid w:val="003A602A"/>
    <w:rsid w:val="003A61F6"/>
    <w:rsid w:val="003A6A70"/>
    <w:rsid w:val="003A7464"/>
    <w:rsid w:val="003A7747"/>
    <w:rsid w:val="003B14E0"/>
    <w:rsid w:val="003B19B9"/>
    <w:rsid w:val="003B1EA4"/>
    <w:rsid w:val="003B5663"/>
    <w:rsid w:val="003B7722"/>
    <w:rsid w:val="003C0F0D"/>
    <w:rsid w:val="003C1200"/>
    <w:rsid w:val="003C13EC"/>
    <w:rsid w:val="003C2A70"/>
    <w:rsid w:val="003C36E6"/>
    <w:rsid w:val="003C393D"/>
    <w:rsid w:val="003C471E"/>
    <w:rsid w:val="003C4ECB"/>
    <w:rsid w:val="003C50BD"/>
    <w:rsid w:val="003C50F1"/>
    <w:rsid w:val="003C542C"/>
    <w:rsid w:val="003C5455"/>
    <w:rsid w:val="003C5DFD"/>
    <w:rsid w:val="003C6C34"/>
    <w:rsid w:val="003C754F"/>
    <w:rsid w:val="003C7620"/>
    <w:rsid w:val="003C7DFE"/>
    <w:rsid w:val="003D11DB"/>
    <w:rsid w:val="003D2059"/>
    <w:rsid w:val="003D2CBD"/>
    <w:rsid w:val="003D2E00"/>
    <w:rsid w:val="003D36D5"/>
    <w:rsid w:val="003D3E01"/>
    <w:rsid w:val="003D475B"/>
    <w:rsid w:val="003D4BF4"/>
    <w:rsid w:val="003D596C"/>
    <w:rsid w:val="003D7C72"/>
    <w:rsid w:val="003E03DA"/>
    <w:rsid w:val="003E09EE"/>
    <w:rsid w:val="003E2700"/>
    <w:rsid w:val="003E27F4"/>
    <w:rsid w:val="003E429E"/>
    <w:rsid w:val="003E4F0F"/>
    <w:rsid w:val="003E4FC5"/>
    <w:rsid w:val="003E65A6"/>
    <w:rsid w:val="003E744F"/>
    <w:rsid w:val="003E74B7"/>
    <w:rsid w:val="003E773B"/>
    <w:rsid w:val="003E7D33"/>
    <w:rsid w:val="003F024B"/>
    <w:rsid w:val="003F11CE"/>
    <w:rsid w:val="003F1D07"/>
    <w:rsid w:val="003F26EE"/>
    <w:rsid w:val="003F2D5B"/>
    <w:rsid w:val="003F3681"/>
    <w:rsid w:val="003F39A6"/>
    <w:rsid w:val="003F3E3A"/>
    <w:rsid w:val="003F404E"/>
    <w:rsid w:val="003F437E"/>
    <w:rsid w:val="003F5025"/>
    <w:rsid w:val="003F558F"/>
    <w:rsid w:val="003F5FE3"/>
    <w:rsid w:val="003F66D8"/>
    <w:rsid w:val="003F691D"/>
    <w:rsid w:val="003F6D0D"/>
    <w:rsid w:val="00401234"/>
    <w:rsid w:val="00402B1E"/>
    <w:rsid w:val="00404EEB"/>
    <w:rsid w:val="004066FE"/>
    <w:rsid w:val="004079FA"/>
    <w:rsid w:val="00407ECF"/>
    <w:rsid w:val="00411E8D"/>
    <w:rsid w:val="0041269A"/>
    <w:rsid w:val="00412E73"/>
    <w:rsid w:val="0041319B"/>
    <w:rsid w:val="004159A5"/>
    <w:rsid w:val="0041685E"/>
    <w:rsid w:val="00416D8F"/>
    <w:rsid w:val="00417023"/>
    <w:rsid w:val="00417717"/>
    <w:rsid w:val="00420157"/>
    <w:rsid w:val="00420370"/>
    <w:rsid w:val="004247E8"/>
    <w:rsid w:val="004265D7"/>
    <w:rsid w:val="00426E15"/>
    <w:rsid w:val="00426F9A"/>
    <w:rsid w:val="00427D0C"/>
    <w:rsid w:val="00432677"/>
    <w:rsid w:val="00432A24"/>
    <w:rsid w:val="004332E3"/>
    <w:rsid w:val="0043347A"/>
    <w:rsid w:val="00433C5C"/>
    <w:rsid w:val="004341B4"/>
    <w:rsid w:val="00434274"/>
    <w:rsid w:val="004344FD"/>
    <w:rsid w:val="00434C09"/>
    <w:rsid w:val="00435522"/>
    <w:rsid w:val="00436CDE"/>
    <w:rsid w:val="00437D04"/>
    <w:rsid w:val="0044019B"/>
    <w:rsid w:val="004405F0"/>
    <w:rsid w:val="00440907"/>
    <w:rsid w:val="00440975"/>
    <w:rsid w:val="00442089"/>
    <w:rsid w:val="004426F0"/>
    <w:rsid w:val="00443B8A"/>
    <w:rsid w:val="00443C7A"/>
    <w:rsid w:val="00444531"/>
    <w:rsid w:val="0044524F"/>
    <w:rsid w:val="00445250"/>
    <w:rsid w:val="0044586D"/>
    <w:rsid w:val="00445DF3"/>
    <w:rsid w:val="00445E2B"/>
    <w:rsid w:val="004468A5"/>
    <w:rsid w:val="00447C85"/>
    <w:rsid w:val="00450922"/>
    <w:rsid w:val="00451163"/>
    <w:rsid w:val="00451ED2"/>
    <w:rsid w:val="0045245D"/>
    <w:rsid w:val="00452C6B"/>
    <w:rsid w:val="00452E21"/>
    <w:rsid w:val="00453072"/>
    <w:rsid w:val="004536A2"/>
    <w:rsid w:val="00453AAB"/>
    <w:rsid w:val="00454758"/>
    <w:rsid w:val="00454F57"/>
    <w:rsid w:val="004562BD"/>
    <w:rsid w:val="004568CC"/>
    <w:rsid w:val="00456CB2"/>
    <w:rsid w:val="00460030"/>
    <w:rsid w:val="004621BD"/>
    <w:rsid w:val="00462AFB"/>
    <w:rsid w:val="0046382A"/>
    <w:rsid w:val="00463D47"/>
    <w:rsid w:val="004640E1"/>
    <w:rsid w:val="004641D0"/>
    <w:rsid w:val="004649EB"/>
    <w:rsid w:val="00465822"/>
    <w:rsid w:val="00466431"/>
    <w:rsid w:val="004672CA"/>
    <w:rsid w:val="0047057D"/>
    <w:rsid w:val="00470DDE"/>
    <w:rsid w:val="0047278B"/>
    <w:rsid w:val="00472F76"/>
    <w:rsid w:val="00473311"/>
    <w:rsid w:val="00475191"/>
    <w:rsid w:val="00480754"/>
    <w:rsid w:val="00480F95"/>
    <w:rsid w:val="00481F22"/>
    <w:rsid w:val="004823E4"/>
    <w:rsid w:val="00483337"/>
    <w:rsid w:val="00484AAA"/>
    <w:rsid w:val="004862E8"/>
    <w:rsid w:val="0048681E"/>
    <w:rsid w:val="0048697E"/>
    <w:rsid w:val="00486B76"/>
    <w:rsid w:val="0048724D"/>
    <w:rsid w:val="00487337"/>
    <w:rsid w:val="0048754C"/>
    <w:rsid w:val="00490521"/>
    <w:rsid w:val="0049183D"/>
    <w:rsid w:val="00491BF9"/>
    <w:rsid w:val="00491F70"/>
    <w:rsid w:val="0049291D"/>
    <w:rsid w:val="00493EAC"/>
    <w:rsid w:val="00493F05"/>
    <w:rsid w:val="00494601"/>
    <w:rsid w:val="0049560F"/>
    <w:rsid w:val="00496831"/>
    <w:rsid w:val="004A1986"/>
    <w:rsid w:val="004A1E76"/>
    <w:rsid w:val="004A22E4"/>
    <w:rsid w:val="004A2428"/>
    <w:rsid w:val="004A381A"/>
    <w:rsid w:val="004A52C3"/>
    <w:rsid w:val="004A5AEE"/>
    <w:rsid w:val="004A6CB6"/>
    <w:rsid w:val="004A761C"/>
    <w:rsid w:val="004A7711"/>
    <w:rsid w:val="004B0BA5"/>
    <w:rsid w:val="004B0FFB"/>
    <w:rsid w:val="004B1698"/>
    <w:rsid w:val="004B18CD"/>
    <w:rsid w:val="004B3840"/>
    <w:rsid w:val="004B41EF"/>
    <w:rsid w:val="004B4604"/>
    <w:rsid w:val="004B4664"/>
    <w:rsid w:val="004B5033"/>
    <w:rsid w:val="004B595D"/>
    <w:rsid w:val="004B6257"/>
    <w:rsid w:val="004B6633"/>
    <w:rsid w:val="004B722C"/>
    <w:rsid w:val="004B7A1B"/>
    <w:rsid w:val="004C0B23"/>
    <w:rsid w:val="004C0D4A"/>
    <w:rsid w:val="004C3CFC"/>
    <w:rsid w:val="004C3F7A"/>
    <w:rsid w:val="004C42E5"/>
    <w:rsid w:val="004C53AE"/>
    <w:rsid w:val="004C5B48"/>
    <w:rsid w:val="004C6C55"/>
    <w:rsid w:val="004C6D21"/>
    <w:rsid w:val="004C6FB9"/>
    <w:rsid w:val="004C6FEC"/>
    <w:rsid w:val="004D0A23"/>
    <w:rsid w:val="004D2435"/>
    <w:rsid w:val="004D26FD"/>
    <w:rsid w:val="004D39D4"/>
    <w:rsid w:val="004D4371"/>
    <w:rsid w:val="004D47EE"/>
    <w:rsid w:val="004D48AD"/>
    <w:rsid w:val="004D4947"/>
    <w:rsid w:val="004D5EBC"/>
    <w:rsid w:val="004D62C1"/>
    <w:rsid w:val="004D62F6"/>
    <w:rsid w:val="004E32E8"/>
    <w:rsid w:val="004E3C9C"/>
    <w:rsid w:val="004E51A6"/>
    <w:rsid w:val="004E62A0"/>
    <w:rsid w:val="004E74DD"/>
    <w:rsid w:val="004E778D"/>
    <w:rsid w:val="004F0523"/>
    <w:rsid w:val="004F2C38"/>
    <w:rsid w:val="004F3171"/>
    <w:rsid w:val="004F3C5D"/>
    <w:rsid w:val="004F3DFA"/>
    <w:rsid w:val="004F48F7"/>
    <w:rsid w:val="005022CC"/>
    <w:rsid w:val="005027A2"/>
    <w:rsid w:val="00502E30"/>
    <w:rsid w:val="00504010"/>
    <w:rsid w:val="00505887"/>
    <w:rsid w:val="005069A7"/>
    <w:rsid w:val="005078A5"/>
    <w:rsid w:val="0051138B"/>
    <w:rsid w:val="0051166A"/>
    <w:rsid w:val="00511F85"/>
    <w:rsid w:val="00512422"/>
    <w:rsid w:val="00512D1F"/>
    <w:rsid w:val="005136E5"/>
    <w:rsid w:val="005154D0"/>
    <w:rsid w:val="005157AD"/>
    <w:rsid w:val="0051584F"/>
    <w:rsid w:val="0051637C"/>
    <w:rsid w:val="005178F7"/>
    <w:rsid w:val="00517927"/>
    <w:rsid w:val="005179A7"/>
    <w:rsid w:val="00517BF2"/>
    <w:rsid w:val="00517FFC"/>
    <w:rsid w:val="0052158C"/>
    <w:rsid w:val="005217DE"/>
    <w:rsid w:val="00521E8B"/>
    <w:rsid w:val="005222B5"/>
    <w:rsid w:val="005226BF"/>
    <w:rsid w:val="00523638"/>
    <w:rsid w:val="005238F5"/>
    <w:rsid w:val="00524317"/>
    <w:rsid w:val="005246FA"/>
    <w:rsid w:val="00524DC5"/>
    <w:rsid w:val="00525323"/>
    <w:rsid w:val="00527274"/>
    <w:rsid w:val="00527400"/>
    <w:rsid w:val="00527AA2"/>
    <w:rsid w:val="00531A30"/>
    <w:rsid w:val="0053238E"/>
    <w:rsid w:val="00532400"/>
    <w:rsid w:val="0053330D"/>
    <w:rsid w:val="005339D7"/>
    <w:rsid w:val="00533A7A"/>
    <w:rsid w:val="00533CD9"/>
    <w:rsid w:val="00534C33"/>
    <w:rsid w:val="00534E52"/>
    <w:rsid w:val="00540543"/>
    <w:rsid w:val="00540A66"/>
    <w:rsid w:val="005415BA"/>
    <w:rsid w:val="0054171F"/>
    <w:rsid w:val="00541C90"/>
    <w:rsid w:val="00541CD0"/>
    <w:rsid w:val="00542654"/>
    <w:rsid w:val="005427FF"/>
    <w:rsid w:val="00542D45"/>
    <w:rsid w:val="0054542F"/>
    <w:rsid w:val="00545B31"/>
    <w:rsid w:val="00545D7C"/>
    <w:rsid w:val="00545F2F"/>
    <w:rsid w:val="00546FB9"/>
    <w:rsid w:val="00550128"/>
    <w:rsid w:val="0055075E"/>
    <w:rsid w:val="00550F68"/>
    <w:rsid w:val="0055243A"/>
    <w:rsid w:val="00553665"/>
    <w:rsid w:val="005538CC"/>
    <w:rsid w:val="00553E9C"/>
    <w:rsid w:val="00553EF4"/>
    <w:rsid w:val="00554768"/>
    <w:rsid w:val="00555004"/>
    <w:rsid w:val="005568FA"/>
    <w:rsid w:val="00556A59"/>
    <w:rsid w:val="00556CF0"/>
    <w:rsid w:val="00557EEF"/>
    <w:rsid w:val="00560F0D"/>
    <w:rsid w:val="00561498"/>
    <w:rsid w:val="00562072"/>
    <w:rsid w:val="00562E3A"/>
    <w:rsid w:val="00562FFA"/>
    <w:rsid w:val="005637C9"/>
    <w:rsid w:val="00563C21"/>
    <w:rsid w:val="00563CD6"/>
    <w:rsid w:val="0056461F"/>
    <w:rsid w:val="005650D9"/>
    <w:rsid w:val="00565C69"/>
    <w:rsid w:val="00565DE2"/>
    <w:rsid w:val="005667FA"/>
    <w:rsid w:val="005668A1"/>
    <w:rsid w:val="00566E5E"/>
    <w:rsid w:val="00567BC0"/>
    <w:rsid w:val="00567CDE"/>
    <w:rsid w:val="00571D7B"/>
    <w:rsid w:val="005722DF"/>
    <w:rsid w:val="00573309"/>
    <w:rsid w:val="005740D3"/>
    <w:rsid w:val="00574A9E"/>
    <w:rsid w:val="00574B07"/>
    <w:rsid w:val="005760E5"/>
    <w:rsid w:val="00576A1B"/>
    <w:rsid w:val="005800CE"/>
    <w:rsid w:val="005816B6"/>
    <w:rsid w:val="0058257D"/>
    <w:rsid w:val="00585FE6"/>
    <w:rsid w:val="00586CE6"/>
    <w:rsid w:val="00586F36"/>
    <w:rsid w:val="00587746"/>
    <w:rsid w:val="005879C2"/>
    <w:rsid w:val="00590029"/>
    <w:rsid w:val="005907DB"/>
    <w:rsid w:val="0059169D"/>
    <w:rsid w:val="00591770"/>
    <w:rsid w:val="00591819"/>
    <w:rsid w:val="00591E68"/>
    <w:rsid w:val="00593185"/>
    <w:rsid w:val="00593745"/>
    <w:rsid w:val="0059522F"/>
    <w:rsid w:val="005977D7"/>
    <w:rsid w:val="005A0555"/>
    <w:rsid w:val="005A1F0F"/>
    <w:rsid w:val="005A22B2"/>
    <w:rsid w:val="005A34C5"/>
    <w:rsid w:val="005A487F"/>
    <w:rsid w:val="005A5560"/>
    <w:rsid w:val="005A66E4"/>
    <w:rsid w:val="005A6795"/>
    <w:rsid w:val="005A682C"/>
    <w:rsid w:val="005A7015"/>
    <w:rsid w:val="005A718D"/>
    <w:rsid w:val="005A7C69"/>
    <w:rsid w:val="005B06EB"/>
    <w:rsid w:val="005B143F"/>
    <w:rsid w:val="005B19A7"/>
    <w:rsid w:val="005B1BD1"/>
    <w:rsid w:val="005B21A3"/>
    <w:rsid w:val="005B25DD"/>
    <w:rsid w:val="005B2DC1"/>
    <w:rsid w:val="005B4578"/>
    <w:rsid w:val="005B4DE0"/>
    <w:rsid w:val="005B5DC5"/>
    <w:rsid w:val="005B6BEF"/>
    <w:rsid w:val="005C0A42"/>
    <w:rsid w:val="005C2F28"/>
    <w:rsid w:val="005C2F64"/>
    <w:rsid w:val="005C3EB2"/>
    <w:rsid w:val="005C4A7B"/>
    <w:rsid w:val="005C5224"/>
    <w:rsid w:val="005C59FA"/>
    <w:rsid w:val="005C79F9"/>
    <w:rsid w:val="005D0E5E"/>
    <w:rsid w:val="005D1956"/>
    <w:rsid w:val="005D27BD"/>
    <w:rsid w:val="005D2F08"/>
    <w:rsid w:val="005D329C"/>
    <w:rsid w:val="005D38F2"/>
    <w:rsid w:val="005D3E75"/>
    <w:rsid w:val="005D4660"/>
    <w:rsid w:val="005D504A"/>
    <w:rsid w:val="005D5628"/>
    <w:rsid w:val="005D576E"/>
    <w:rsid w:val="005D6142"/>
    <w:rsid w:val="005D6576"/>
    <w:rsid w:val="005D7677"/>
    <w:rsid w:val="005D7713"/>
    <w:rsid w:val="005E026C"/>
    <w:rsid w:val="005E56DD"/>
    <w:rsid w:val="005E7AFE"/>
    <w:rsid w:val="005E7D63"/>
    <w:rsid w:val="005E7E0B"/>
    <w:rsid w:val="005F003F"/>
    <w:rsid w:val="005F075C"/>
    <w:rsid w:val="005F0A8E"/>
    <w:rsid w:val="005F1D2D"/>
    <w:rsid w:val="005F43D8"/>
    <w:rsid w:val="005F47DD"/>
    <w:rsid w:val="005F611D"/>
    <w:rsid w:val="005F64F8"/>
    <w:rsid w:val="005F6DCD"/>
    <w:rsid w:val="0060077A"/>
    <w:rsid w:val="0060094E"/>
    <w:rsid w:val="00601F87"/>
    <w:rsid w:val="00603B2F"/>
    <w:rsid w:val="00603CAB"/>
    <w:rsid w:val="006046DC"/>
    <w:rsid w:val="00605EF4"/>
    <w:rsid w:val="006070D1"/>
    <w:rsid w:val="0060742F"/>
    <w:rsid w:val="00610369"/>
    <w:rsid w:val="006104D3"/>
    <w:rsid w:val="006108C9"/>
    <w:rsid w:val="00610E52"/>
    <w:rsid w:val="006118B6"/>
    <w:rsid w:val="00612D2E"/>
    <w:rsid w:val="00612DEF"/>
    <w:rsid w:val="00612E34"/>
    <w:rsid w:val="00613DC9"/>
    <w:rsid w:val="00614384"/>
    <w:rsid w:val="00614EC6"/>
    <w:rsid w:val="00615B06"/>
    <w:rsid w:val="00615C02"/>
    <w:rsid w:val="00616268"/>
    <w:rsid w:val="0061660F"/>
    <w:rsid w:val="00616918"/>
    <w:rsid w:val="00617E7D"/>
    <w:rsid w:val="006214ED"/>
    <w:rsid w:val="00621FEF"/>
    <w:rsid w:val="00622B33"/>
    <w:rsid w:val="00623D38"/>
    <w:rsid w:val="00623D91"/>
    <w:rsid w:val="006242D5"/>
    <w:rsid w:val="00625246"/>
    <w:rsid w:val="0062589F"/>
    <w:rsid w:val="00625D50"/>
    <w:rsid w:val="00626D08"/>
    <w:rsid w:val="00627180"/>
    <w:rsid w:val="006304FA"/>
    <w:rsid w:val="0063119A"/>
    <w:rsid w:val="00631224"/>
    <w:rsid w:val="0063136D"/>
    <w:rsid w:val="00632E58"/>
    <w:rsid w:val="00633827"/>
    <w:rsid w:val="00634844"/>
    <w:rsid w:val="00634A27"/>
    <w:rsid w:val="00636E51"/>
    <w:rsid w:val="00636EF0"/>
    <w:rsid w:val="00637381"/>
    <w:rsid w:val="006403FC"/>
    <w:rsid w:val="006421FC"/>
    <w:rsid w:val="00642CA5"/>
    <w:rsid w:val="00642CA8"/>
    <w:rsid w:val="00643276"/>
    <w:rsid w:val="00645047"/>
    <w:rsid w:val="00647378"/>
    <w:rsid w:val="00652025"/>
    <w:rsid w:val="006520A6"/>
    <w:rsid w:val="006531F4"/>
    <w:rsid w:val="0065419E"/>
    <w:rsid w:val="0065538E"/>
    <w:rsid w:val="006566A5"/>
    <w:rsid w:val="0066018C"/>
    <w:rsid w:val="00660B2F"/>
    <w:rsid w:val="00661A1E"/>
    <w:rsid w:val="00661B04"/>
    <w:rsid w:val="00661F9D"/>
    <w:rsid w:val="00663361"/>
    <w:rsid w:val="00664714"/>
    <w:rsid w:val="00664D7C"/>
    <w:rsid w:val="00664E97"/>
    <w:rsid w:val="006663F6"/>
    <w:rsid w:val="006668EB"/>
    <w:rsid w:val="0066718B"/>
    <w:rsid w:val="006671B5"/>
    <w:rsid w:val="00667ECB"/>
    <w:rsid w:val="006702D4"/>
    <w:rsid w:val="00670E77"/>
    <w:rsid w:val="00671131"/>
    <w:rsid w:val="006721AF"/>
    <w:rsid w:val="0067373D"/>
    <w:rsid w:val="00673C5D"/>
    <w:rsid w:val="00674052"/>
    <w:rsid w:val="006743BE"/>
    <w:rsid w:val="00674E12"/>
    <w:rsid w:val="00675772"/>
    <w:rsid w:val="00675DD2"/>
    <w:rsid w:val="00676AF3"/>
    <w:rsid w:val="00676D7A"/>
    <w:rsid w:val="00677077"/>
    <w:rsid w:val="00677794"/>
    <w:rsid w:val="0068019B"/>
    <w:rsid w:val="00680C45"/>
    <w:rsid w:val="0068174D"/>
    <w:rsid w:val="00681D6C"/>
    <w:rsid w:val="0068244E"/>
    <w:rsid w:val="00684F94"/>
    <w:rsid w:val="00685C94"/>
    <w:rsid w:val="0068667C"/>
    <w:rsid w:val="00687528"/>
    <w:rsid w:val="00687724"/>
    <w:rsid w:val="00690D8B"/>
    <w:rsid w:val="00691A55"/>
    <w:rsid w:val="00693188"/>
    <w:rsid w:val="00693B48"/>
    <w:rsid w:val="00695378"/>
    <w:rsid w:val="0069607D"/>
    <w:rsid w:val="00696B73"/>
    <w:rsid w:val="00696BE7"/>
    <w:rsid w:val="00696E5D"/>
    <w:rsid w:val="006A1D6C"/>
    <w:rsid w:val="006A3904"/>
    <w:rsid w:val="006A3F1D"/>
    <w:rsid w:val="006A42D3"/>
    <w:rsid w:val="006A6B8E"/>
    <w:rsid w:val="006A6E94"/>
    <w:rsid w:val="006A7874"/>
    <w:rsid w:val="006A7CA1"/>
    <w:rsid w:val="006B05A7"/>
    <w:rsid w:val="006B0627"/>
    <w:rsid w:val="006B0953"/>
    <w:rsid w:val="006B1C1F"/>
    <w:rsid w:val="006B6204"/>
    <w:rsid w:val="006B74A5"/>
    <w:rsid w:val="006B78C2"/>
    <w:rsid w:val="006B79C5"/>
    <w:rsid w:val="006C07AF"/>
    <w:rsid w:val="006C165F"/>
    <w:rsid w:val="006C1DF5"/>
    <w:rsid w:val="006C1E3A"/>
    <w:rsid w:val="006C1F56"/>
    <w:rsid w:val="006C2CAD"/>
    <w:rsid w:val="006C3C45"/>
    <w:rsid w:val="006C4E2F"/>
    <w:rsid w:val="006C51A3"/>
    <w:rsid w:val="006C553D"/>
    <w:rsid w:val="006C7264"/>
    <w:rsid w:val="006D08A1"/>
    <w:rsid w:val="006D3382"/>
    <w:rsid w:val="006D3922"/>
    <w:rsid w:val="006D5590"/>
    <w:rsid w:val="006D607A"/>
    <w:rsid w:val="006D6101"/>
    <w:rsid w:val="006D69BB"/>
    <w:rsid w:val="006D7B9C"/>
    <w:rsid w:val="006E018D"/>
    <w:rsid w:val="006E1D39"/>
    <w:rsid w:val="006E222A"/>
    <w:rsid w:val="006E2DE7"/>
    <w:rsid w:val="006E373F"/>
    <w:rsid w:val="006E39BD"/>
    <w:rsid w:val="006E3BB0"/>
    <w:rsid w:val="006E4623"/>
    <w:rsid w:val="006E53BB"/>
    <w:rsid w:val="006E67E1"/>
    <w:rsid w:val="006F03D9"/>
    <w:rsid w:val="006F04A4"/>
    <w:rsid w:val="006F0E77"/>
    <w:rsid w:val="006F2539"/>
    <w:rsid w:val="006F30C6"/>
    <w:rsid w:val="006F391D"/>
    <w:rsid w:val="006F3BC7"/>
    <w:rsid w:val="006F5449"/>
    <w:rsid w:val="006F6A81"/>
    <w:rsid w:val="006F784E"/>
    <w:rsid w:val="006F7905"/>
    <w:rsid w:val="00701B1D"/>
    <w:rsid w:val="0070255D"/>
    <w:rsid w:val="00703616"/>
    <w:rsid w:val="007044BC"/>
    <w:rsid w:val="00704AA9"/>
    <w:rsid w:val="007050D8"/>
    <w:rsid w:val="00707625"/>
    <w:rsid w:val="00707FD5"/>
    <w:rsid w:val="007119FC"/>
    <w:rsid w:val="00713709"/>
    <w:rsid w:val="007139BD"/>
    <w:rsid w:val="00714442"/>
    <w:rsid w:val="007145C4"/>
    <w:rsid w:val="00714893"/>
    <w:rsid w:val="00716032"/>
    <w:rsid w:val="007169FD"/>
    <w:rsid w:val="00717B8A"/>
    <w:rsid w:val="00720753"/>
    <w:rsid w:val="00720BC4"/>
    <w:rsid w:val="00721502"/>
    <w:rsid w:val="00721849"/>
    <w:rsid w:val="0072232A"/>
    <w:rsid w:val="00723966"/>
    <w:rsid w:val="00723E45"/>
    <w:rsid w:val="00724449"/>
    <w:rsid w:val="0072444D"/>
    <w:rsid w:val="00724B14"/>
    <w:rsid w:val="00724C8F"/>
    <w:rsid w:val="007268CB"/>
    <w:rsid w:val="00726E5C"/>
    <w:rsid w:val="007274AF"/>
    <w:rsid w:val="00727A7E"/>
    <w:rsid w:val="00730457"/>
    <w:rsid w:val="00731580"/>
    <w:rsid w:val="0073161B"/>
    <w:rsid w:val="00731933"/>
    <w:rsid w:val="007327A4"/>
    <w:rsid w:val="00733881"/>
    <w:rsid w:val="007339FF"/>
    <w:rsid w:val="00734236"/>
    <w:rsid w:val="00734C4D"/>
    <w:rsid w:val="007363ED"/>
    <w:rsid w:val="00736FFC"/>
    <w:rsid w:val="00740631"/>
    <w:rsid w:val="007410C8"/>
    <w:rsid w:val="007416CD"/>
    <w:rsid w:val="0074178B"/>
    <w:rsid w:val="007419F6"/>
    <w:rsid w:val="00742EDB"/>
    <w:rsid w:val="00743E4B"/>
    <w:rsid w:val="00744B57"/>
    <w:rsid w:val="0074507A"/>
    <w:rsid w:val="007452C6"/>
    <w:rsid w:val="007453A0"/>
    <w:rsid w:val="007463F6"/>
    <w:rsid w:val="007479D4"/>
    <w:rsid w:val="00747FCB"/>
    <w:rsid w:val="0075073D"/>
    <w:rsid w:val="00751769"/>
    <w:rsid w:val="00751863"/>
    <w:rsid w:val="00753773"/>
    <w:rsid w:val="00755A44"/>
    <w:rsid w:val="0075682F"/>
    <w:rsid w:val="007604BB"/>
    <w:rsid w:val="00760F0B"/>
    <w:rsid w:val="007611A2"/>
    <w:rsid w:val="00762A3C"/>
    <w:rsid w:val="0076414C"/>
    <w:rsid w:val="0076484E"/>
    <w:rsid w:val="0076533F"/>
    <w:rsid w:val="007669D1"/>
    <w:rsid w:val="00766EC0"/>
    <w:rsid w:val="00767363"/>
    <w:rsid w:val="00767F45"/>
    <w:rsid w:val="00770514"/>
    <w:rsid w:val="0077137B"/>
    <w:rsid w:val="007715FC"/>
    <w:rsid w:val="00771A58"/>
    <w:rsid w:val="007737EA"/>
    <w:rsid w:val="00773873"/>
    <w:rsid w:val="0077400D"/>
    <w:rsid w:val="00774734"/>
    <w:rsid w:val="00774789"/>
    <w:rsid w:val="00775730"/>
    <w:rsid w:val="00776135"/>
    <w:rsid w:val="007766B2"/>
    <w:rsid w:val="007766F5"/>
    <w:rsid w:val="0077672A"/>
    <w:rsid w:val="007777F7"/>
    <w:rsid w:val="0078263B"/>
    <w:rsid w:val="00782BA1"/>
    <w:rsid w:val="00784C9D"/>
    <w:rsid w:val="00790234"/>
    <w:rsid w:val="00790D03"/>
    <w:rsid w:val="00790E01"/>
    <w:rsid w:val="00791E3C"/>
    <w:rsid w:val="00791F13"/>
    <w:rsid w:val="00792A37"/>
    <w:rsid w:val="00792FD5"/>
    <w:rsid w:val="007932B9"/>
    <w:rsid w:val="007943CC"/>
    <w:rsid w:val="007945EF"/>
    <w:rsid w:val="00795191"/>
    <w:rsid w:val="00795E16"/>
    <w:rsid w:val="00797B3F"/>
    <w:rsid w:val="007A157C"/>
    <w:rsid w:val="007A172D"/>
    <w:rsid w:val="007A2D5C"/>
    <w:rsid w:val="007A362C"/>
    <w:rsid w:val="007A44F1"/>
    <w:rsid w:val="007A4773"/>
    <w:rsid w:val="007A4C36"/>
    <w:rsid w:val="007A62B8"/>
    <w:rsid w:val="007A67F9"/>
    <w:rsid w:val="007A6A6C"/>
    <w:rsid w:val="007A7854"/>
    <w:rsid w:val="007A7EAF"/>
    <w:rsid w:val="007B02A3"/>
    <w:rsid w:val="007B093E"/>
    <w:rsid w:val="007B0D7E"/>
    <w:rsid w:val="007B16C9"/>
    <w:rsid w:val="007B3C94"/>
    <w:rsid w:val="007B5F24"/>
    <w:rsid w:val="007B61D3"/>
    <w:rsid w:val="007B6871"/>
    <w:rsid w:val="007B6E5A"/>
    <w:rsid w:val="007B6EA8"/>
    <w:rsid w:val="007B70F3"/>
    <w:rsid w:val="007B76EA"/>
    <w:rsid w:val="007C1D0B"/>
    <w:rsid w:val="007C267F"/>
    <w:rsid w:val="007C34D2"/>
    <w:rsid w:val="007C4D3D"/>
    <w:rsid w:val="007C5D20"/>
    <w:rsid w:val="007C5E5C"/>
    <w:rsid w:val="007C6608"/>
    <w:rsid w:val="007C670E"/>
    <w:rsid w:val="007C6DEE"/>
    <w:rsid w:val="007C70BD"/>
    <w:rsid w:val="007C7B0D"/>
    <w:rsid w:val="007C7D88"/>
    <w:rsid w:val="007D0547"/>
    <w:rsid w:val="007D0565"/>
    <w:rsid w:val="007D0A50"/>
    <w:rsid w:val="007D15A7"/>
    <w:rsid w:val="007D1667"/>
    <w:rsid w:val="007D2345"/>
    <w:rsid w:val="007D26C4"/>
    <w:rsid w:val="007D3829"/>
    <w:rsid w:val="007D3CC1"/>
    <w:rsid w:val="007D4622"/>
    <w:rsid w:val="007D5849"/>
    <w:rsid w:val="007D5D52"/>
    <w:rsid w:val="007D6193"/>
    <w:rsid w:val="007D66BE"/>
    <w:rsid w:val="007D7CDE"/>
    <w:rsid w:val="007E06C4"/>
    <w:rsid w:val="007E0A4B"/>
    <w:rsid w:val="007E0B7B"/>
    <w:rsid w:val="007E2372"/>
    <w:rsid w:val="007E2A6D"/>
    <w:rsid w:val="007E2F05"/>
    <w:rsid w:val="007E4B2B"/>
    <w:rsid w:val="007E5138"/>
    <w:rsid w:val="007E5178"/>
    <w:rsid w:val="007E5183"/>
    <w:rsid w:val="007E57CA"/>
    <w:rsid w:val="007E6617"/>
    <w:rsid w:val="007E670C"/>
    <w:rsid w:val="007E7773"/>
    <w:rsid w:val="007E7D8C"/>
    <w:rsid w:val="007F0521"/>
    <w:rsid w:val="007F0748"/>
    <w:rsid w:val="007F0910"/>
    <w:rsid w:val="007F17A0"/>
    <w:rsid w:val="007F21A9"/>
    <w:rsid w:val="007F44D4"/>
    <w:rsid w:val="007F4797"/>
    <w:rsid w:val="0080284F"/>
    <w:rsid w:val="00802E75"/>
    <w:rsid w:val="00802EE3"/>
    <w:rsid w:val="00803973"/>
    <w:rsid w:val="008056DB"/>
    <w:rsid w:val="0080575C"/>
    <w:rsid w:val="008058CC"/>
    <w:rsid w:val="00805938"/>
    <w:rsid w:val="00807425"/>
    <w:rsid w:val="008078BE"/>
    <w:rsid w:val="00810154"/>
    <w:rsid w:val="00811152"/>
    <w:rsid w:val="008127C8"/>
    <w:rsid w:val="0081381D"/>
    <w:rsid w:val="008155FB"/>
    <w:rsid w:val="00815BD7"/>
    <w:rsid w:val="0081603E"/>
    <w:rsid w:val="008160DE"/>
    <w:rsid w:val="00816382"/>
    <w:rsid w:val="00816B81"/>
    <w:rsid w:val="00817745"/>
    <w:rsid w:val="008203D7"/>
    <w:rsid w:val="008207F9"/>
    <w:rsid w:val="008214E7"/>
    <w:rsid w:val="00821628"/>
    <w:rsid w:val="00822E8B"/>
    <w:rsid w:val="0082398E"/>
    <w:rsid w:val="00823EAA"/>
    <w:rsid w:val="00824666"/>
    <w:rsid w:val="00824E7F"/>
    <w:rsid w:val="00825AE1"/>
    <w:rsid w:val="00830BD2"/>
    <w:rsid w:val="0083121E"/>
    <w:rsid w:val="00832F4D"/>
    <w:rsid w:val="0083352F"/>
    <w:rsid w:val="00833929"/>
    <w:rsid w:val="008339D0"/>
    <w:rsid w:val="008348E9"/>
    <w:rsid w:val="00836F6F"/>
    <w:rsid w:val="00837B0B"/>
    <w:rsid w:val="00837ED0"/>
    <w:rsid w:val="0084086E"/>
    <w:rsid w:val="00841D50"/>
    <w:rsid w:val="00843A37"/>
    <w:rsid w:val="008449C7"/>
    <w:rsid w:val="0084547E"/>
    <w:rsid w:val="0084612C"/>
    <w:rsid w:val="00847505"/>
    <w:rsid w:val="00847686"/>
    <w:rsid w:val="00847732"/>
    <w:rsid w:val="00850C1C"/>
    <w:rsid w:val="00851BBE"/>
    <w:rsid w:val="0085202D"/>
    <w:rsid w:val="00852114"/>
    <w:rsid w:val="00854E20"/>
    <w:rsid w:val="0085525B"/>
    <w:rsid w:val="0085623F"/>
    <w:rsid w:val="00856904"/>
    <w:rsid w:val="00856EAF"/>
    <w:rsid w:val="008609D0"/>
    <w:rsid w:val="00860B49"/>
    <w:rsid w:val="00860B9F"/>
    <w:rsid w:val="00861642"/>
    <w:rsid w:val="00862EEF"/>
    <w:rsid w:val="0086411F"/>
    <w:rsid w:val="008653FA"/>
    <w:rsid w:val="008658FD"/>
    <w:rsid w:val="00866090"/>
    <w:rsid w:val="0086657D"/>
    <w:rsid w:val="0087066A"/>
    <w:rsid w:val="00870C19"/>
    <w:rsid w:val="0087143E"/>
    <w:rsid w:val="00872A23"/>
    <w:rsid w:val="00872A5C"/>
    <w:rsid w:val="00872B58"/>
    <w:rsid w:val="0087317D"/>
    <w:rsid w:val="0087381D"/>
    <w:rsid w:val="00873D71"/>
    <w:rsid w:val="008757EA"/>
    <w:rsid w:val="008758F4"/>
    <w:rsid w:val="00875ED4"/>
    <w:rsid w:val="00877364"/>
    <w:rsid w:val="0087761B"/>
    <w:rsid w:val="0088067C"/>
    <w:rsid w:val="00880907"/>
    <w:rsid w:val="0088130A"/>
    <w:rsid w:val="00881525"/>
    <w:rsid w:val="00881779"/>
    <w:rsid w:val="00883DEA"/>
    <w:rsid w:val="00884DB0"/>
    <w:rsid w:val="00886868"/>
    <w:rsid w:val="008870CF"/>
    <w:rsid w:val="008874FC"/>
    <w:rsid w:val="00887E67"/>
    <w:rsid w:val="00890BF5"/>
    <w:rsid w:val="0089227A"/>
    <w:rsid w:val="0089327B"/>
    <w:rsid w:val="008934EB"/>
    <w:rsid w:val="00893827"/>
    <w:rsid w:val="00893B7C"/>
    <w:rsid w:val="00894C88"/>
    <w:rsid w:val="008960FA"/>
    <w:rsid w:val="0089664D"/>
    <w:rsid w:val="008968BE"/>
    <w:rsid w:val="008A00D6"/>
    <w:rsid w:val="008A0113"/>
    <w:rsid w:val="008A02A3"/>
    <w:rsid w:val="008A105B"/>
    <w:rsid w:val="008A1FF0"/>
    <w:rsid w:val="008A21CA"/>
    <w:rsid w:val="008A2BB9"/>
    <w:rsid w:val="008A3009"/>
    <w:rsid w:val="008A32D3"/>
    <w:rsid w:val="008A5664"/>
    <w:rsid w:val="008A58F7"/>
    <w:rsid w:val="008A6C01"/>
    <w:rsid w:val="008B1E0A"/>
    <w:rsid w:val="008B25D6"/>
    <w:rsid w:val="008B3EA7"/>
    <w:rsid w:val="008B3F1E"/>
    <w:rsid w:val="008B47F0"/>
    <w:rsid w:val="008B5229"/>
    <w:rsid w:val="008B6A08"/>
    <w:rsid w:val="008B7E10"/>
    <w:rsid w:val="008C0413"/>
    <w:rsid w:val="008C09FF"/>
    <w:rsid w:val="008C0F32"/>
    <w:rsid w:val="008C0FFC"/>
    <w:rsid w:val="008C12EA"/>
    <w:rsid w:val="008C1D88"/>
    <w:rsid w:val="008C1E6D"/>
    <w:rsid w:val="008C1EEA"/>
    <w:rsid w:val="008C2BFB"/>
    <w:rsid w:val="008C32A0"/>
    <w:rsid w:val="008C3653"/>
    <w:rsid w:val="008C48E3"/>
    <w:rsid w:val="008C4AD8"/>
    <w:rsid w:val="008C54A9"/>
    <w:rsid w:val="008C5A2E"/>
    <w:rsid w:val="008C5E55"/>
    <w:rsid w:val="008C6733"/>
    <w:rsid w:val="008D005C"/>
    <w:rsid w:val="008D0128"/>
    <w:rsid w:val="008D0519"/>
    <w:rsid w:val="008D1D19"/>
    <w:rsid w:val="008D1FC2"/>
    <w:rsid w:val="008D2257"/>
    <w:rsid w:val="008D2F25"/>
    <w:rsid w:val="008D4957"/>
    <w:rsid w:val="008D55FD"/>
    <w:rsid w:val="008D6041"/>
    <w:rsid w:val="008D6AEB"/>
    <w:rsid w:val="008D6B21"/>
    <w:rsid w:val="008D706C"/>
    <w:rsid w:val="008D7822"/>
    <w:rsid w:val="008E0400"/>
    <w:rsid w:val="008E1171"/>
    <w:rsid w:val="008E17D8"/>
    <w:rsid w:val="008E1F41"/>
    <w:rsid w:val="008E2642"/>
    <w:rsid w:val="008E3887"/>
    <w:rsid w:val="008E465D"/>
    <w:rsid w:val="008E4E17"/>
    <w:rsid w:val="008E5002"/>
    <w:rsid w:val="008E57E2"/>
    <w:rsid w:val="008E6548"/>
    <w:rsid w:val="008E72ED"/>
    <w:rsid w:val="008E796D"/>
    <w:rsid w:val="008E7AAE"/>
    <w:rsid w:val="008E7C2F"/>
    <w:rsid w:val="008F029B"/>
    <w:rsid w:val="008F0E08"/>
    <w:rsid w:val="008F1C1E"/>
    <w:rsid w:val="008F3895"/>
    <w:rsid w:val="008F3A3F"/>
    <w:rsid w:val="008F47DA"/>
    <w:rsid w:val="008F5248"/>
    <w:rsid w:val="008F5EA1"/>
    <w:rsid w:val="008F6D6D"/>
    <w:rsid w:val="008F75FE"/>
    <w:rsid w:val="0090029F"/>
    <w:rsid w:val="00900632"/>
    <w:rsid w:val="00900E83"/>
    <w:rsid w:val="0090179C"/>
    <w:rsid w:val="00901D47"/>
    <w:rsid w:val="009020AC"/>
    <w:rsid w:val="0090232D"/>
    <w:rsid w:val="00902F21"/>
    <w:rsid w:val="0090343B"/>
    <w:rsid w:val="009048AE"/>
    <w:rsid w:val="009055EC"/>
    <w:rsid w:val="0090645B"/>
    <w:rsid w:val="00906577"/>
    <w:rsid w:val="00906DB8"/>
    <w:rsid w:val="00907E10"/>
    <w:rsid w:val="00910F9D"/>
    <w:rsid w:val="00911038"/>
    <w:rsid w:val="0091119F"/>
    <w:rsid w:val="00911C01"/>
    <w:rsid w:val="00913C4C"/>
    <w:rsid w:val="00913D86"/>
    <w:rsid w:val="00913E1E"/>
    <w:rsid w:val="00914672"/>
    <w:rsid w:val="00915B7A"/>
    <w:rsid w:val="00915C8D"/>
    <w:rsid w:val="00915EE7"/>
    <w:rsid w:val="009169A3"/>
    <w:rsid w:val="00917E20"/>
    <w:rsid w:val="0092064E"/>
    <w:rsid w:val="00920D1E"/>
    <w:rsid w:val="00921119"/>
    <w:rsid w:val="00921283"/>
    <w:rsid w:val="009215B6"/>
    <w:rsid w:val="0092201D"/>
    <w:rsid w:val="0092384E"/>
    <w:rsid w:val="00924B2B"/>
    <w:rsid w:val="00925375"/>
    <w:rsid w:val="009253B2"/>
    <w:rsid w:val="00925779"/>
    <w:rsid w:val="00925ED8"/>
    <w:rsid w:val="009303F1"/>
    <w:rsid w:val="009304D2"/>
    <w:rsid w:val="00930850"/>
    <w:rsid w:val="00931196"/>
    <w:rsid w:val="0093144B"/>
    <w:rsid w:val="00933038"/>
    <w:rsid w:val="0093466F"/>
    <w:rsid w:val="00934D5B"/>
    <w:rsid w:val="00935B81"/>
    <w:rsid w:val="0093639B"/>
    <w:rsid w:val="00936719"/>
    <w:rsid w:val="009373A6"/>
    <w:rsid w:val="009377E7"/>
    <w:rsid w:val="0094016B"/>
    <w:rsid w:val="00941121"/>
    <w:rsid w:val="00941184"/>
    <w:rsid w:val="00942044"/>
    <w:rsid w:val="00943EBC"/>
    <w:rsid w:val="00945450"/>
    <w:rsid w:val="009455D3"/>
    <w:rsid w:val="00946F3B"/>
    <w:rsid w:val="009476B7"/>
    <w:rsid w:val="009502AD"/>
    <w:rsid w:val="00950E0B"/>
    <w:rsid w:val="00952F87"/>
    <w:rsid w:val="00954731"/>
    <w:rsid w:val="009550FD"/>
    <w:rsid w:val="00955397"/>
    <w:rsid w:val="009553E2"/>
    <w:rsid w:val="009559C0"/>
    <w:rsid w:val="00955D28"/>
    <w:rsid w:val="00955F9B"/>
    <w:rsid w:val="00961142"/>
    <w:rsid w:val="00961317"/>
    <w:rsid w:val="009616F2"/>
    <w:rsid w:val="009616FA"/>
    <w:rsid w:val="009622F6"/>
    <w:rsid w:val="00962A25"/>
    <w:rsid w:val="009631FB"/>
    <w:rsid w:val="00967AEE"/>
    <w:rsid w:val="00967CB9"/>
    <w:rsid w:val="00970C4C"/>
    <w:rsid w:val="00971F3F"/>
    <w:rsid w:val="00972508"/>
    <w:rsid w:val="00973286"/>
    <w:rsid w:val="00973E68"/>
    <w:rsid w:val="00976784"/>
    <w:rsid w:val="00976C92"/>
    <w:rsid w:val="00976E76"/>
    <w:rsid w:val="0097716D"/>
    <w:rsid w:val="009777AE"/>
    <w:rsid w:val="009779E5"/>
    <w:rsid w:val="00977A46"/>
    <w:rsid w:val="00977CB6"/>
    <w:rsid w:val="00980499"/>
    <w:rsid w:val="0098075D"/>
    <w:rsid w:val="00980896"/>
    <w:rsid w:val="00981F42"/>
    <w:rsid w:val="00982674"/>
    <w:rsid w:val="00982797"/>
    <w:rsid w:val="00982E96"/>
    <w:rsid w:val="009837CC"/>
    <w:rsid w:val="00983DAB"/>
    <w:rsid w:val="00984CAF"/>
    <w:rsid w:val="00985008"/>
    <w:rsid w:val="00986CB8"/>
    <w:rsid w:val="00987FE7"/>
    <w:rsid w:val="0099051F"/>
    <w:rsid w:val="0099092A"/>
    <w:rsid w:val="009909AC"/>
    <w:rsid w:val="009931A4"/>
    <w:rsid w:val="00996389"/>
    <w:rsid w:val="009963CA"/>
    <w:rsid w:val="009976A4"/>
    <w:rsid w:val="009A12D2"/>
    <w:rsid w:val="009A2499"/>
    <w:rsid w:val="009A2D7F"/>
    <w:rsid w:val="009A2E0F"/>
    <w:rsid w:val="009A3545"/>
    <w:rsid w:val="009A3AC5"/>
    <w:rsid w:val="009A3E3C"/>
    <w:rsid w:val="009A42DF"/>
    <w:rsid w:val="009A434F"/>
    <w:rsid w:val="009A5ED1"/>
    <w:rsid w:val="009B086C"/>
    <w:rsid w:val="009B0F3D"/>
    <w:rsid w:val="009B13F3"/>
    <w:rsid w:val="009B1599"/>
    <w:rsid w:val="009B3773"/>
    <w:rsid w:val="009B39AE"/>
    <w:rsid w:val="009B4368"/>
    <w:rsid w:val="009B48F6"/>
    <w:rsid w:val="009B54DE"/>
    <w:rsid w:val="009B662D"/>
    <w:rsid w:val="009B7031"/>
    <w:rsid w:val="009B71AD"/>
    <w:rsid w:val="009B75AA"/>
    <w:rsid w:val="009B7630"/>
    <w:rsid w:val="009C059F"/>
    <w:rsid w:val="009C0642"/>
    <w:rsid w:val="009C0DC0"/>
    <w:rsid w:val="009C1DAC"/>
    <w:rsid w:val="009C2BA5"/>
    <w:rsid w:val="009C3779"/>
    <w:rsid w:val="009C3CC3"/>
    <w:rsid w:val="009C4C0B"/>
    <w:rsid w:val="009C6635"/>
    <w:rsid w:val="009C7181"/>
    <w:rsid w:val="009C7AB7"/>
    <w:rsid w:val="009D0080"/>
    <w:rsid w:val="009D024E"/>
    <w:rsid w:val="009D0699"/>
    <w:rsid w:val="009D0A93"/>
    <w:rsid w:val="009D0DFD"/>
    <w:rsid w:val="009D1EB4"/>
    <w:rsid w:val="009D382A"/>
    <w:rsid w:val="009D5440"/>
    <w:rsid w:val="009D5521"/>
    <w:rsid w:val="009E236F"/>
    <w:rsid w:val="009E2B53"/>
    <w:rsid w:val="009E379F"/>
    <w:rsid w:val="009E3F06"/>
    <w:rsid w:val="009E5619"/>
    <w:rsid w:val="009E6DD0"/>
    <w:rsid w:val="009F0855"/>
    <w:rsid w:val="009F08D1"/>
    <w:rsid w:val="009F15F4"/>
    <w:rsid w:val="009F2B29"/>
    <w:rsid w:val="009F34AB"/>
    <w:rsid w:val="009F3ABB"/>
    <w:rsid w:val="009F3EA4"/>
    <w:rsid w:val="009F5363"/>
    <w:rsid w:val="009F64DB"/>
    <w:rsid w:val="009F6854"/>
    <w:rsid w:val="009F7935"/>
    <w:rsid w:val="00A01851"/>
    <w:rsid w:val="00A02145"/>
    <w:rsid w:val="00A02358"/>
    <w:rsid w:val="00A023A1"/>
    <w:rsid w:val="00A0269C"/>
    <w:rsid w:val="00A02742"/>
    <w:rsid w:val="00A02EBF"/>
    <w:rsid w:val="00A039C9"/>
    <w:rsid w:val="00A03EEA"/>
    <w:rsid w:val="00A06335"/>
    <w:rsid w:val="00A07FB6"/>
    <w:rsid w:val="00A1008C"/>
    <w:rsid w:val="00A10152"/>
    <w:rsid w:val="00A10AE0"/>
    <w:rsid w:val="00A11BC0"/>
    <w:rsid w:val="00A1404E"/>
    <w:rsid w:val="00A144AB"/>
    <w:rsid w:val="00A15894"/>
    <w:rsid w:val="00A16E95"/>
    <w:rsid w:val="00A17B97"/>
    <w:rsid w:val="00A23A79"/>
    <w:rsid w:val="00A23B0A"/>
    <w:rsid w:val="00A23B78"/>
    <w:rsid w:val="00A24404"/>
    <w:rsid w:val="00A252F7"/>
    <w:rsid w:val="00A2774E"/>
    <w:rsid w:val="00A312E4"/>
    <w:rsid w:val="00A31318"/>
    <w:rsid w:val="00A323DE"/>
    <w:rsid w:val="00A33E54"/>
    <w:rsid w:val="00A344C4"/>
    <w:rsid w:val="00A34B33"/>
    <w:rsid w:val="00A35AB8"/>
    <w:rsid w:val="00A36540"/>
    <w:rsid w:val="00A3706E"/>
    <w:rsid w:val="00A3791B"/>
    <w:rsid w:val="00A40A2E"/>
    <w:rsid w:val="00A41309"/>
    <w:rsid w:val="00A42321"/>
    <w:rsid w:val="00A4282D"/>
    <w:rsid w:val="00A428D7"/>
    <w:rsid w:val="00A43037"/>
    <w:rsid w:val="00A437D7"/>
    <w:rsid w:val="00A43F00"/>
    <w:rsid w:val="00A45E1E"/>
    <w:rsid w:val="00A46318"/>
    <w:rsid w:val="00A46494"/>
    <w:rsid w:val="00A4715F"/>
    <w:rsid w:val="00A5075A"/>
    <w:rsid w:val="00A51E54"/>
    <w:rsid w:val="00A5219E"/>
    <w:rsid w:val="00A530A9"/>
    <w:rsid w:val="00A5580A"/>
    <w:rsid w:val="00A55901"/>
    <w:rsid w:val="00A56A84"/>
    <w:rsid w:val="00A56C7A"/>
    <w:rsid w:val="00A57029"/>
    <w:rsid w:val="00A57940"/>
    <w:rsid w:val="00A6091F"/>
    <w:rsid w:val="00A60A49"/>
    <w:rsid w:val="00A60E42"/>
    <w:rsid w:val="00A61736"/>
    <w:rsid w:val="00A62A2B"/>
    <w:rsid w:val="00A63771"/>
    <w:rsid w:val="00A63C60"/>
    <w:rsid w:val="00A654AB"/>
    <w:rsid w:val="00A661D6"/>
    <w:rsid w:val="00A67291"/>
    <w:rsid w:val="00A72A24"/>
    <w:rsid w:val="00A73280"/>
    <w:rsid w:val="00A734AA"/>
    <w:rsid w:val="00A735EE"/>
    <w:rsid w:val="00A7368B"/>
    <w:rsid w:val="00A73981"/>
    <w:rsid w:val="00A73A88"/>
    <w:rsid w:val="00A7401B"/>
    <w:rsid w:val="00A7418A"/>
    <w:rsid w:val="00A742A2"/>
    <w:rsid w:val="00A74469"/>
    <w:rsid w:val="00A765E5"/>
    <w:rsid w:val="00A779C6"/>
    <w:rsid w:val="00A77C86"/>
    <w:rsid w:val="00A80098"/>
    <w:rsid w:val="00A81A4A"/>
    <w:rsid w:val="00A823EE"/>
    <w:rsid w:val="00A8397E"/>
    <w:rsid w:val="00A86EDE"/>
    <w:rsid w:val="00A909C4"/>
    <w:rsid w:val="00A90F18"/>
    <w:rsid w:val="00A91333"/>
    <w:rsid w:val="00A91373"/>
    <w:rsid w:val="00A9253C"/>
    <w:rsid w:val="00A92F80"/>
    <w:rsid w:val="00A9407E"/>
    <w:rsid w:val="00A947B6"/>
    <w:rsid w:val="00A94AE4"/>
    <w:rsid w:val="00A95374"/>
    <w:rsid w:val="00A97C84"/>
    <w:rsid w:val="00AA0675"/>
    <w:rsid w:val="00AA0781"/>
    <w:rsid w:val="00AA0EFE"/>
    <w:rsid w:val="00AA1C79"/>
    <w:rsid w:val="00AA4148"/>
    <w:rsid w:val="00AA4D4D"/>
    <w:rsid w:val="00AA6DEB"/>
    <w:rsid w:val="00AB22E7"/>
    <w:rsid w:val="00AB334A"/>
    <w:rsid w:val="00AB369B"/>
    <w:rsid w:val="00AB3900"/>
    <w:rsid w:val="00AB4356"/>
    <w:rsid w:val="00AB448B"/>
    <w:rsid w:val="00AB531B"/>
    <w:rsid w:val="00AC0746"/>
    <w:rsid w:val="00AC0EFF"/>
    <w:rsid w:val="00AC12CE"/>
    <w:rsid w:val="00AC21DC"/>
    <w:rsid w:val="00AC27A1"/>
    <w:rsid w:val="00AC482C"/>
    <w:rsid w:val="00AC57DB"/>
    <w:rsid w:val="00AC5B82"/>
    <w:rsid w:val="00AC602C"/>
    <w:rsid w:val="00AD05C4"/>
    <w:rsid w:val="00AD14A9"/>
    <w:rsid w:val="00AD3636"/>
    <w:rsid w:val="00AD3B44"/>
    <w:rsid w:val="00AD4F56"/>
    <w:rsid w:val="00AD5310"/>
    <w:rsid w:val="00AD5456"/>
    <w:rsid w:val="00AD6F92"/>
    <w:rsid w:val="00AE05C7"/>
    <w:rsid w:val="00AE1C3D"/>
    <w:rsid w:val="00AE2720"/>
    <w:rsid w:val="00AE28AD"/>
    <w:rsid w:val="00AE4840"/>
    <w:rsid w:val="00AE562E"/>
    <w:rsid w:val="00AE5B4E"/>
    <w:rsid w:val="00AE6047"/>
    <w:rsid w:val="00AE7130"/>
    <w:rsid w:val="00AF0918"/>
    <w:rsid w:val="00AF176E"/>
    <w:rsid w:val="00AF17DA"/>
    <w:rsid w:val="00AF1C1E"/>
    <w:rsid w:val="00AF218F"/>
    <w:rsid w:val="00AF2D42"/>
    <w:rsid w:val="00AF5551"/>
    <w:rsid w:val="00AF6809"/>
    <w:rsid w:val="00AF6889"/>
    <w:rsid w:val="00AF711D"/>
    <w:rsid w:val="00AF740C"/>
    <w:rsid w:val="00AF7DEB"/>
    <w:rsid w:val="00B01192"/>
    <w:rsid w:val="00B03E94"/>
    <w:rsid w:val="00B04E24"/>
    <w:rsid w:val="00B069E7"/>
    <w:rsid w:val="00B07768"/>
    <w:rsid w:val="00B07AF8"/>
    <w:rsid w:val="00B108F2"/>
    <w:rsid w:val="00B11602"/>
    <w:rsid w:val="00B12348"/>
    <w:rsid w:val="00B12CC7"/>
    <w:rsid w:val="00B13AB4"/>
    <w:rsid w:val="00B14B7F"/>
    <w:rsid w:val="00B14BEC"/>
    <w:rsid w:val="00B15114"/>
    <w:rsid w:val="00B15697"/>
    <w:rsid w:val="00B16B94"/>
    <w:rsid w:val="00B202C6"/>
    <w:rsid w:val="00B204AF"/>
    <w:rsid w:val="00B204D5"/>
    <w:rsid w:val="00B20848"/>
    <w:rsid w:val="00B21A44"/>
    <w:rsid w:val="00B21CF3"/>
    <w:rsid w:val="00B22377"/>
    <w:rsid w:val="00B2284A"/>
    <w:rsid w:val="00B2437B"/>
    <w:rsid w:val="00B2491D"/>
    <w:rsid w:val="00B24D55"/>
    <w:rsid w:val="00B264EF"/>
    <w:rsid w:val="00B26BF8"/>
    <w:rsid w:val="00B27E9E"/>
    <w:rsid w:val="00B30069"/>
    <w:rsid w:val="00B3102C"/>
    <w:rsid w:val="00B310A6"/>
    <w:rsid w:val="00B31B19"/>
    <w:rsid w:val="00B31F58"/>
    <w:rsid w:val="00B31FD5"/>
    <w:rsid w:val="00B330F5"/>
    <w:rsid w:val="00B33904"/>
    <w:rsid w:val="00B33BDF"/>
    <w:rsid w:val="00B33D3E"/>
    <w:rsid w:val="00B35505"/>
    <w:rsid w:val="00B35915"/>
    <w:rsid w:val="00B35F77"/>
    <w:rsid w:val="00B36854"/>
    <w:rsid w:val="00B36A9A"/>
    <w:rsid w:val="00B41A49"/>
    <w:rsid w:val="00B41FC3"/>
    <w:rsid w:val="00B42E33"/>
    <w:rsid w:val="00B4369E"/>
    <w:rsid w:val="00B46BBE"/>
    <w:rsid w:val="00B46DD8"/>
    <w:rsid w:val="00B471D5"/>
    <w:rsid w:val="00B4741B"/>
    <w:rsid w:val="00B47A7A"/>
    <w:rsid w:val="00B50B2A"/>
    <w:rsid w:val="00B5103D"/>
    <w:rsid w:val="00B5220A"/>
    <w:rsid w:val="00B5226F"/>
    <w:rsid w:val="00B52434"/>
    <w:rsid w:val="00B542A8"/>
    <w:rsid w:val="00B56268"/>
    <w:rsid w:val="00B5654C"/>
    <w:rsid w:val="00B5706C"/>
    <w:rsid w:val="00B6059B"/>
    <w:rsid w:val="00B60996"/>
    <w:rsid w:val="00B60C17"/>
    <w:rsid w:val="00B61531"/>
    <w:rsid w:val="00B638E4"/>
    <w:rsid w:val="00B6577C"/>
    <w:rsid w:val="00B65B30"/>
    <w:rsid w:val="00B66A5F"/>
    <w:rsid w:val="00B67139"/>
    <w:rsid w:val="00B67A86"/>
    <w:rsid w:val="00B70A2A"/>
    <w:rsid w:val="00B70C9A"/>
    <w:rsid w:val="00B711B7"/>
    <w:rsid w:val="00B718A9"/>
    <w:rsid w:val="00B72532"/>
    <w:rsid w:val="00B72FA3"/>
    <w:rsid w:val="00B731AE"/>
    <w:rsid w:val="00B73232"/>
    <w:rsid w:val="00B75CAA"/>
    <w:rsid w:val="00B76AF6"/>
    <w:rsid w:val="00B8048F"/>
    <w:rsid w:val="00B80895"/>
    <w:rsid w:val="00B8092D"/>
    <w:rsid w:val="00B81C2E"/>
    <w:rsid w:val="00B81CDF"/>
    <w:rsid w:val="00B827C9"/>
    <w:rsid w:val="00B82A9D"/>
    <w:rsid w:val="00B83EB4"/>
    <w:rsid w:val="00B84827"/>
    <w:rsid w:val="00B85003"/>
    <w:rsid w:val="00B85CFA"/>
    <w:rsid w:val="00B85F11"/>
    <w:rsid w:val="00B861EB"/>
    <w:rsid w:val="00B86D2B"/>
    <w:rsid w:val="00B86D30"/>
    <w:rsid w:val="00B86D8B"/>
    <w:rsid w:val="00B8707B"/>
    <w:rsid w:val="00B9076E"/>
    <w:rsid w:val="00B90D4B"/>
    <w:rsid w:val="00B9270D"/>
    <w:rsid w:val="00B92D03"/>
    <w:rsid w:val="00B94C15"/>
    <w:rsid w:val="00B952DF"/>
    <w:rsid w:val="00B96797"/>
    <w:rsid w:val="00B96B8C"/>
    <w:rsid w:val="00B96BC6"/>
    <w:rsid w:val="00B96DBB"/>
    <w:rsid w:val="00B96F22"/>
    <w:rsid w:val="00B97255"/>
    <w:rsid w:val="00B97576"/>
    <w:rsid w:val="00BA0C81"/>
    <w:rsid w:val="00BA0DD6"/>
    <w:rsid w:val="00BA0E8B"/>
    <w:rsid w:val="00BA20F5"/>
    <w:rsid w:val="00BA2334"/>
    <w:rsid w:val="00BA2713"/>
    <w:rsid w:val="00BA28F6"/>
    <w:rsid w:val="00BA29E9"/>
    <w:rsid w:val="00BA3F2F"/>
    <w:rsid w:val="00BA4A5D"/>
    <w:rsid w:val="00BA4AC5"/>
    <w:rsid w:val="00BA4B35"/>
    <w:rsid w:val="00BA5D98"/>
    <w:rsid w:val="00BA62AF"/>
    <w:rsid w:val="00BA7151"/>
    <w:rsid w:val="00BA751C"/>
    <w:rsid w:val="00BA79DD"/>
    <w:rsid w:val="00BB0C54"/>
    <w:rsid w:val="00BB129E"/>
    <w:rsid w:val="00BB1F8E"/>
    <w:rsid w:val="00BB3055"/>
    <w:rsid w:val="00BB3D82"/>
    <w:rsid w:val="00BB4D9F"/>
    <w:rsid w:val="00BB560C"/>
    <w:rsid w:val="00BB5764"/>
    <w:rsid w:val="00BB5860"/>
    <w:rsid w:val="00BB7C8F"/>
    <w:rsid w:val="00BC042E"/>
    <w:rsid w:val="00BC0480"/>
    <w:rsid w:val="00BC0C1B"/>
    <w:rsid w:val="00BC1101"/>
    <w:rsid w:val="00BC27EF"/>
    <w:rsid w:val="00BC340B"/>
    <w:rsid w:val="00BC43AF"/>
    <w:rsid w:val="00BC5751"/>
    <w:rsid w:val="00BC5DC1"/>
    <w:rsid w:val="00BC663A"/>
    <w:rsid w:val="00BC6CF2"/>
    <w:rsid w:val="00BC7400"/>
    <w:rsid w:val="00BD02FB"/>
    <w:rsid w:val="00BD0F99"/>
    <w:rsid w:val="00BD3540"/>
    <w:rsid w:val="00BD3B2A"/>
    <w:rsid w:val="00BD4CEA"/>
    <w:rsid w:val="00BD67D0"/>
    <w:rsid w:val="00BD6BB5"/>
    <w:rsid w:val="00BD71D9"/>
    <w:rsid w:val="00BD7DA0"/>
    <w:rsid w:val="00BD7E2B"/>
    <w:rsid w:val="00BE050E"/>
    <w:rsid w:val="00BE253C"/>
    <w:rsid w:val="00BE3EF9"/>
    <w:rsid w:val="00BE4A3E"/>
    <w:rsid w:val="00BE4F77"/>
    <w:rsid w:val="00BE5CD5"/>
    <w:rsid w:val="00BE7094"/>
    <w:rsid w:val="00BF0255"/>
    <w:rsid w:val="00BF1041"/>
    <w:rsid w:val="00BF11E6"/>
    <w:rsid w:val="00BF1ADF"/>
    <w:rsid w:val="00BF22EA"/>
    <w:rsid w:val="00BF23EE"/>
    <w:rsid w:val="00BF29BE"/>
    <w:rsid w:val="00BF2F25"/>
    <w:rsid w:val="00BF349E"/>
    <w:rsid w:val="00BF39BF"/>
    <w:rsid w:val="00BF3B34"/>
    <w:rsid w:val="00BF66A1"/>
    <w:rsid w:val="00BF684E"/>
    <w:rsid w:val="00BF713E"/>
    <w:rsid w:val="00BF71B9"/>
    <w:rsid w:val="00C003AC"/>
    <w:rsid w:val="00C005CA"/>
    <w:rsid w:val="00C00B96"/>
    <w:rsid w:val="00C00F5E"/>
    <w:rsid w:val="00C01963"/>
    <w:rsid w:val="00C021C1"/>
    <w:rsid w:val="00C021D0"/>
    <w:rsid w:val="00C02B75"/>
    <w:rsid w:val="00C059A4"/>
    <w:rsid w:val="00C0670D"/>
    <w:rsid w:val="00C1012E"/>
    <w:rsid w:val="00C10AAA"/>
    <w:rsid w:val="00C10D63"/>
    <w:rsid w:val="00C12733"/>
    <w:rsid w:val="00C13A5C"/>
    <w:rsid w:val="00C13A94"/>
    <w:rsid w:val="00C14AAF"/>
    <w:rsid w:val="00C15F1F"/>
    <w:rsid w:val="00C167C9"/>
    <w:rsid w:val="00C167D0"/>
    <w:rsid w:val="00C16B20"/>
    <w:rsid w:val="00C16FB3"/>
    <w:rsid w:val="00C17C37"/>
    <w:rsid w:val="00C20997"/>
    <w:rsid w:val="00C2169A"/>
    <w:rsid w:val="00C21C9B"/>
    <w:rsid w:val="00C22302"/>
    <w:rsid w:val="00C23A7B"/>
    <w:rsid w:val="00C23D29"/>
    <w:rsid w:val="00C24158"/>
    <w:rsid w:val="00C25A78"/>
    <w:rsid w:val="00C25DF2"/>
    <w:rsid w:val="00C271E9"/>
    <w:rsid w:val="00C307E9"/>
    <w:rsid w:val="00C31640"/>
    <w:rsid w:val="00C34D6E"/>
    <w:rsid w:val="00C34E1E"/>
    <w:rsid w:val="00C350F7"/>
    <w:rsid w:val="00C365A9"/>
    <w:rsid w:val="00C3661E"/>
    <w:rsid w:val="00C37D9B"/>
    <w:rsid w:val="00C40F46"/>
    <w:rsid w:val="00C417D8"/>
    <w:rsid w:val="00C42EA3"/>
    <w:rsid w:val="00C42F6F"/>
    <w:rsid w:val="00C44145"/>
    <w:rsid w:val="00C4623C"/>
    <w:rsid w:val="00C47D93"/>
    <w:rsid w:val="00C47DBB"/>
    <w:rsid w:val="00C500C1"/>
    <w:rsid w:val="00C509E5"/>
    <w:rsid w:val="00C50FE8"/>
    <w:rsid w:val="00C518DD"/>
    <w:rsid w:val="00C519C3"/>
    <w:rsid w:val="00C51B32"/>
    <w:rsid w:val="00C53758"/>
    <w:rsid w:val="00C544F3"/>
    <w:rsid w:val="00C55B1A"/>
    <w:rsid w:val="00C5735B"/>
    <w:rsid w:val="00C5788C"/>
    <w:rsid w:val="00C60FD8"/>
    <w:rsid w:val="00C6125C"/>
    <w:rsid w:val="00C61C02"/>
    <w:rsid w:val="00C61CB8"/>
    <w:rsid w:val="00C62A9B"/>
    <w:rsid w:val="00C62AFF"/>
    <w:rsid w:val="00C635E7"/>
    <w:rsid w:val="00C63CCC"/>
    <w:rsid w:val="00C65C6F"/>
    <w:rsid w:val="00C66B98"/>
    <w:rsid w:val="00C66D64"/>
    <w:rsid w:val="00C67026"/>
    <w:rsid w:val="00C67088"/>
    <w:rsid w:val="00C6740B"/>
    <w:rsid w:val="00C675D7"/>
    <w:rsid w:val="00C70075"/>
    <w:rsid w:val="00C707A3"/>
    <w:rsid w:val="00C708B1"/>
    <w:rsid w:val="00C72CAF"/>
    <w:rsid w:val="00C72E4B"/>
    <w:rsid w:val="00C731B7"/>
    <w:rsid w:val="00C73913"/>
    <w:rsid w:val="00C752E9"/>
    <w:rsid w:val="00C775FD"/>
    <w:rsid w:val="00C776C6"/>
    <w:rsid w:val="00C77951"/>
    <w:rsid w:val="00C77FB2"/>
    <w:rsid w:val="00C81953"/>
    <w:rsid w:val="00C82668"/>
    <w:rsid w:val="00C82FA0"/>
    <w:rsid w:val="00C83433"/>
    <w:rsid w:val="00C83FFC"/>
    <w:rsid w:val="00C845E7"/>
    <w:rsid w:val="00C853AE"/>
    <w:rsid w:val="00C86EF7"/>
    <w:rsid w:val="00C8701D"/>
    <w:rsid w:val="00C87521"/>
    <w:rsid w:val="00C9004F"/>
    <w:rsid w:val="00C9044B"/>
    <w:rsid w:val="00C90FD3"/>
    <w:rsid w:val="00C916AF"/>
    <w:rsid w:val="00C91761"/>
    <w:rsid w:val="00C91868"/>
    <w:rsid w:val="00C91B55"/>
    <w:rsid w:val="00C926EA"/>
    <w:rsid w:val="00C92AFF"/>
    <w:rsid w:val="00C945BD"/>
    <w:rsid w:val="00C95CEF"/>
    <w:rsid w:val="00C97C15"/>
    <w:rsid w:val="00CA03D4"/>
    <w:rsid w:val="00CA05E4"/>
    <w:rsid w:val="00CA0D0E"/>
    <w:rsid w:val="00CA0FF0"/>
    <w:rsid w:val="00CA1CC8"/>
    <w:rsid w:val="00CA1FF1"/>
    <w:rsid w:val="00CA2876"/>
    <w:rsid w:val="00CA32C4"/>
    <w:rsid w:val="00CA6E0A"/>
    <w:rsid w:val="00CA775B"/>
    <w:rsid w:val="00CB1843"/>
    <w:rsid w:val="00CB1F39"/>
    <w:rsid w:val="00CB1FD0"/>
    <w:rsid w:val="00CB2967"/>
    <w:rsid w:val="00CB3DE1"/>
    <w:rsid w:val="00CB4308"/>
    <w:rsid w:val="00CB4CF1"/>
    <w:rsid w:val="00CB55F7"/>
    <w:rsid w:val="00CB5721"/>
    <w:rsid w:val="00CB5F05"/>
    <w:rsid w:val="00CB60D3"/>
    <w:rsid w:val="00CB67A7"/>
    <w:rsid w:val="00CB7882"/>
    <w:rsid w:val="00CB7F66"/>
    <w:rsid w:val="00CC03ED"/>
    <w:rsid w:val="00CC0B64"/>
    <w:rsid w:val="00CC1CDF"/>
    <w:rsid w:val="00CC1E54"/>
    <w:rsid w:val="00CC365B"/>
    <w:rsid w:val="00CC3F59"/>
    <w:rsid w:val="00CC4433"/>
    <w:rsid w:val="00CC462E"/>
    <w:rsid w:val="00CC4FA7"/>
    <w:rsid w:val="00CC662C"/>
    <w:rsid w:val="00CC6BA4"/>
    <w:rsid w:val="00CD0033"/>
    <w:rsid w:val="00CD0048"/>
    <w:rsid w:val="00CD01AD"/>
    <w:rsid w:val="00CD05F1"/>
    <w:rsid w:val="00CD08D6"/>
    <w:rsid w:val="00CD14B5"/>
    <w:rsid w:val="00CD151E"/>
    <w:rsid w:val="00CD1ECB"/>
    <w:rsid w:val="00CD24EA"/>
    <w:rsid w:val="00CD2961"/>
    <w:rsid w:val="00CD357A"/>
    <w:rsid w:val="00CD3861"/>
    <w:rsid w:val="00CD395E"/>
    <w:rsid w:val="00CD3C7F"/>
    <w:rsid w:val="00CD3F42"/>
    <w:rsid w:val="00CD4C6F"/>
    <w:rsid w:val="00CD4D6C"/>
    <w:rsid w:val="00CD59DA"/>
    <w:rsid w:val="00CD646A"/>
    <w:rsid w:val="00CE1712"/>
    <w:rsid w:val="00CE33B6"/>
    <w:rsid w:val="00CE3E70"/>
    <w:rsid w:val="00CE3EAB"/>
    <w:rsid w:val="00CE4091"/>
    <w:rsid w:val="00CE4418"/>
    <w:rsid w:val="00CE5814"/>
    <w:rsid w:val="00CE5B5C"/>
    <w:rsid w:val="00CE5D4C"/>
    <w:rsid w:val="00CE7D33"/>
    <w:rsid w:val="00CE7D42"/>
    <w:rsid w:val="00CF136F"/>
    <w:rsid w:val="00CF13D5"/>
    <w:rsid w:val="00CF13D6"/>
    <w:rsid w:val="00CF1A54"/>
    <w:rsid w:val="00CF2B5D"/>
    <w:rsid w:val="00CF30B5"/>
    <w:rsid w:val="00CF7ED4"/>
    <w:rsid w:val="00D02024"/>
    <w:rsid w:val="00D038B9"/>
    <w:rsid w:val="00D03AA2"/>
    <w:rsid w:val="00D05F1A"/>
    <w:rsid w:val="00D061CF"/>
    <w:rsid w:val="00D06B6D"/>
    <w:rsid w:val="00D113AB"/>
    <w:rsid w:val="00D14576"/>
    <w:rsid w:val="00D20D05"/>
    <w:rsid w:val="00D20E6B"/>
    <w:rsid w:val="00D20EC0"/>
    <w:rsid w:val="00D2125D"/>
    <w:rsid w:val="00D216C9"/>
    <w:rsid w:val="00D21F1A"/>
    <w:rsid w:val="00D2394F"/>
    <w:rsid w:val="00D23EF8"/>
    <w:rsid w:val="00D24CCE"/>
    <w:rsid w:val="00D24E6B"/>
    <w:rsid w:val="00D2549D"/>
    <w:rsid w:val="00D25D17"/>
    <w:rsid w:val="00D26006"/>
    <w:rsid w:val="00D30AEF"/>
    <w:rsid w:val="00D31A8D"/>
    <w:rsid w:val="00D31D1C"/>
    <w:rsid w:val="00D32275"/>
    <w:rsid w:val="00D3330A"/>
    <w:rsid w:val="00D34168"/>
    <w:rsid w:val="00D3474B"/>
    <w:rsid w:val="00D34AA7"/>
    <w:rsid w:val="00D34F3E"/>
    <w:rsid w:val="00D3564F"/>
    <w:rsid w:val="00D3587B"/>
    <w:rsid w:val="00D370E7"/>
    <w:rsid w:val="00D3765D"/>
    <w:rsid w:val="00D37816"/>
    <w:rsid w:val="00D40A46"/>
    <w:rsid w:val="00D4105B"/>
    <w:rsid w:val="00D4110A"/>
    <w:rsid w:val="00D422D3"/>
    <w:rsid w:val="00D42883"/>
    <w:rsid w:val="00D4382A"/>
    <w:rsid w:val="00D44917"/>
    <w:rsid w:val="00D44EC7"/>
    <w:rsid w:val="00D450FB"/>
    <w:rsid w:val="00D457D2"/>
    <w:rsid w:val="00D45928"/>
    <w:rsid w:val="00D46E45"/>
    <w:rsid w:val="00D472DA"/>
    <w:rsid w:val="00D5303C"/>
    <w:rsid w:val="00D55DCD"/>
    <w:rsid w:val="00D56606"/>
    <w:rsid w:val="00D56AE5"/>
    <w:rsid w:val="00D60776"/>
    <w:rsid w:val="00D60D11"/>
    <w:rsid w:val="00D63286"/>
    <w:rsid w:val="00D635C0"/>
    <w:rsid w:val="00D638ED"/>
    <w:rsid w:val="00D642A7"/>
    <w:rsid w:val="00D6475C"/>
    <w:rsid w:val="00D654BA"/>
    <w:rsid w:val="00D65ADF"/>
    <w:rsid w:val="00D66E76"/>
    <w:rsid w:val="00D70D4F"/>
    <w:rsid w:val="00D7188C"/>
    <w:rsid w:val="00D71F66"/>
    <w:rsid w:val="00D724D9"/>
    <w:rsid w:val="00D72E6C"/>
    <w:rsid w:val="00D733E6"/>
    <w:rsid w:val="00D7395B"/>
    <w:rsid w:val="00D73F13"/>
    <w:rsid w:val="00D74076"/>
    <w:rsid w:val="00D75143"/>
    <w:rsid w:val="00D75718"/>
    <w:rsid w:val="00D76140"/>
    <w:rsid w:val="00D76325"/>
    <w:rsid w:val="00D764BD"/>
    <w:rsid w:val="00D76AE2"/>
    <w:rsid w:val="00D76EC4"/>
    <w:rsid w:val="00D7741B"/>
    <w:rsid w:val="00D778AC"/>
    <w:rsid w:val="00D81790"/>
    <w:rsid w:val="00D81F03"/>
    <w:rsid w:val="00D81FA1"/>
    <w:rsid w:val="00D82498"/>
    <w:rsid w:val="00D83672"/>
    <w:rsid w:val="00D84326"/>
    <w:rsid w:val="00D8466E"/>
    <w:rsid w:val="00D8540D"/>
    <w:rsid w:val="00D85873"/>
    <w:rsid w:val="00D85DE9"/>
    <w:rsid w:val="00D872EB"/>
    <w:rsid w:val="00D87330"/>
    <w:rsid w:val="00D90FAC"/>
    <w:rsid w:val="00D915B6"/>
    <w:rsid w:val="00D92191"/>
    <w:rsid w:val="00D942E3"/>
    <w:rsid w:val="00D95F19"/>
    <w:rsid w:val="00D95FC2"/>
    <w:rsid w:val="00D9662C"/>
    <w:rsid w:val="00D96CF5"/>
    <w:rsid w:val="00DA08CC"/>
    <w:rsid w:val="00DA0ACE"/>
    <w:rsid w:val="00DA17A6"/>
    <w:rsid w:val="00DA3301"/>
    <w:rsid w:val="00DA364F"/>
    <w:rsid w:val="00DA4563"/>
    <w:rsid w:val="00DA4915"/>
    <w:rsid w:val="00DA4A35"/>
    <w:rsid w:val="00DA4F36"/>
    <w:rsid w:val="00DA51DB"/>
    <w:rsid w:val="00DA5BC5"/>
    <w:rsid w:val="00DA5D5E"/>
    <w:rsid w:val="00DA6EE7"/>
    <w:rsid w:val="00DA7083"/>
    <w:rsid w:val="00DA77C5"/>
    <w:rsid w:val="00DB00BA"/>
    <w:rsid w:val="00DB059D"/>
    <w:rsid w:val="00DB05F4"/>
    <w:rsid w:val="00DB0610"/>
    <w:rsid w:val="00DB0A9E"/>
    <w:rsid w:val="00DB0AF4"/>
    <w:rsid w:val="00DB1CD3"/>
    <w:rsid w:val="00DB2824"/>
    <w:rsid w:val="00DB3727"/>
    <w:rsid w:val="00DB3D74"/>
    <w:rsid w:val="00DB46C8"/>
    <w:rsid w:val="00DB4798"/>
    <w:rsid w:val="00DB494F"/>
    <w:rsid w:val="00DB4D6A"/>
    <w:rsid w:val="00DB5316"/>
    <w:rsid w:val="00DB64CD"/>
    <w:rsid w:val="00DB6B5A"/>
    <w:rsid w:val="00DB7DCD"/>
    <w:rsid w:val="00DC10B9"/>
    <w:rsid w:val="00DC146D"/>
    <w:rsid w:val="00DC1E62"/>
    <w:rsid w:val="00DC218D"/>
    <w:rsid w:val="00DC2243"/>
    <w:rsid w:val="00DC2286"/>
    <w:rsid w:val="00DC2714"/>
    <w:rsid w:val="00DC31C4"/>
    <w:rsid w:val="00DC39A3"/>
    <w:rsid w:val="00DC4F73"/>
    <w:rsid w:val="00DC509B"/>
    <w:rsid w:val="00DC63B7"/>
    <w:rsid w:val="00DC7C20"/>
    <w:rsid w:val="00DD0D4B"/>
    <w:rsid w:val="00DD1561"/>
    <w:rsid w:val="00DD17ED"/>
    <w:rsid w:val="00DD1FE4"/>
    <w:rsid w:val="00DD2B66"/>
    <w:rsid w:val="00DD2E3D"/>
    <w:rsid w:val="00DD3471"/>
    <w:rsid w:val="00DD4173"/>
    <w:rsid w:val="00DD5B38"/>
    <w:rsid w:val="00DD61BB"/>
    <w:rsid w:val="00DD6224"/>
    <w:rsid w:val="00DD6AD2"/>
    <w:rsid w:val="00DD7CDB"/>
    <w:rsid w:val="00DD7DA4"/>
    <w:rsid w:val="00DE0108"/>
    <w:rsid w:val="00DE0701"/>
    <w:rsid w:val="00DE2208"/>
    <w:rsid w:val="00DE35A2"/>
    <w:rsid w:val="00DE53CB"/>
    <w:rsid w:val="00DE60A0"/>
    <w:rsid w:val="00DE65C7"/>
    <w:rsid w:val="00DE65CF"/>
    <w:rsid w:val="00DF00BB"/>
    <w:rsid w:val="00DF1109"/>
    <w:rsid w:val="00DF2E7D"/>
    <w:rsid w:val="00DF3F33"/>
    <w:rsid w:val="00DF4843"/>
    <w:rsid w:val="00DF4997"/>
    <w:rsid w:val="00DF61C5"/>
    <w:rsid w:val="00DF6576"/>
    <w:rsid w:val="00DF7FE4"/>
    <w:rsid w:val="00E00F0B"/>
    <w:rsid w:val="00E01AF5"/>
    <w:rsid w:val="00E01B9F"/>
    <w:rsid w:val="00E01FEF"/>
    <w:rsid w:val="00E0217E"/>
    <w:rsid w:val="00E02A9E"/>
    <w:rsid w:val="00E033FD"/>
    <w:rsid w:val="00E04122"/>
    <w:rsid w:val="00E055E6"/>
    <w:rsid w:val="00E06B19"/>
    <w:rsid w:val="00E10FD4"/>
    <w:rsid w:val="00E1172C"/>
    <w:rsid w:val="00E12DF0"/>
    <w:rsid w:val="00E13D54"/>
    <w:rsid w:val="00E1477B"/>
    <w:rsid w:val="00E14A01"/>
    <w:rsid w:val="00E15909"/>
    <w:rsid w:val="00E15EB1"/>
    <w:rsid w:val="00E17659"/>
    <w:rsid w:val="00E20FA0"/>
    <w:rsid w:val="00E211BE"/>
    <w:rsid w:val="00E21290"/>
    <w:rsid w:val="00E2187D"/>
    <w:rsid w:val="00E21B72"/>
    <w:rsid w:val="00E21BDF"/>
    <w:rsid w:val="00E230A3"/>
    <w:rsid w:val="00E235F7"/>
    <w:rsid w:val="00E239FB"/>
    <w:rsid w:val="00E2408E"/>
    <w:rsid w:val="00E2455B"/>
    <w:rsid w:val="00E27114"/>
    <w:rsid w:val="00E30080"/>
    <w:rsid w:val="00E30ADD"/>
    <w:rsid w:val="00E30E32"/>
    <w:rsid w:val="00E3120D"/>
    <w:rsid w:val="00E32CDF"/>
    <w:rsid w:val="00E32FE1"/>
    <w:rsid w:val="00E33E92"/>
    <w:rsid w:val="00E340DE"/>
    <w:rsid w:val="00E34C9A"/>
    <w:rsid w:val="00E35045"/>
    <w:rsid w:val="00E362CE"/>
    <w:rsid w:val="00E36B0C"/>
    <w:rsid w:val="00E37865"/>
    <w:rsid w:val="00E40C41"/>
    <w:rsid w:val="00E41511"/>
    <w:rsid w:val="00E42740"/>
    <w:rsid w:val="00E42A27"/>
    <w:rsid w:val="00E430CB"/>
    <w:rsid w:val="00E43522"/>
    <w:rsid w:val="00E43FEE"/>
    <w:rsid w:val="00E44DA7"/>
    <w:rsid w:val="00E47433"/>
    <w:rsid w:val="00E47D46"/>
    <w:rsid w:val="00E50C2B"/>
    <w:rsid w:val="00E5107D"/>
    <w:rsid w:val="00E5120B"/>
    <w:rsid w:val="00E51403"/>
    <w:rsid w:val="00E514BB"/>
    <w:rsid w:val="00E51A2A"/>
    <w:rsid w:val="00E51CDA"/>
    <w:rsid w:val="00E55443"/>
    <w:rsid w:val="00E55913"/>
    <w:rsid w:val="00E55D14"/>
    <w:rsid w:val="00E55E31"/>
    <w:rsid w:val="00E565F3"/>
    <w:rsid w:val="00E56C2F"/>
    <w:rsid w:val="00E57D13"/>
    <w:rsid w:val="00E602C0"/>
    <w:rsid w:val="00E61317"/>
    <w:rsid w:val="00E62EC5"/>
    <w:rsid w:val="00E63A90"/>
    <w:rsid w:val="00E64BD6"/>
    <w:rsid w:val="00E66364"/>
    <w:rsid w:val="00E66B23"/>
    <w:rsid w:val="00E67387"/>
    <w:rsid w:val="00E67C0F"/>
    <w:rsid w:val="00E7058F"/>
    <w:rsid w:val="00E70E78"/>
    <w:rsid w:val="00E72B19"/>
    <w:rsid w:val="00E7309C"/>
    <w:rsid w:val="00E730B6"/>
    <w:rsid w:val="00E73340"/>
    <w:rsid w:val="00E751B4"/>
    <w:rsid w:val="00E751CA"/>
    <w:rsid w:val="00E75E06"/>
    <w:rsid w:val="00E768D0"/>
    <w:rsid w:val="00E77133"/>
    <w:rsid w:val="00E7730D"/>
    <w:rsid w:val="00E804CF"/>
    <w:rsid w:val="00E80D89"/>
    <w:rsid w:val="00E813A2"/>
    <w:rsid w:val="00E81B5B"/>
    <w:rsid w:val="00E8200E"/>
    <w:rsid w:val="00E831F7"/>
    <w:rsid w:val="00E855BC"/>
    <w:rsid w:val="00E85D1A"/>
    <w:rsid w:val="00E87787"/>
    <w:rsid w:val="00E90B10"/>
    <w:rsid w:val="00E90B83"/>
    <w:rsid w:val="00E91671"/>
    <w:rsid w:val="00E91BEB"/>
    <w:rsid w:val="00E91F6D"/>
    <w:rsid w:val="00E93AF1"/>
    <w:rsid w:val="00E962AB"/>
    <w:rsid w:val="00EA1B91"/>
    <w:rsid w:val="00EA1E41"/>
    <w:rsid w:val="00EA2024"/>
    <w:rsid w:val="00EA2E92"/>
    <w:rsid w:val="00EA30D5"/>
    <w:rsid w:val="00EA503C"/>
    <w:rsid w:val="00EA51CB"/>
    <w:rsid w:val="00EA7296"/>
    <w:rsid w:val="00EA788D"/>
    <w:rsid w:val="00EA7989"/>
    <w:rsid w:val="00EB090A"/>
    <w:rsid w:val="00EB0ED9"/>
    <w:rsid w:val="00EB2199"/>
    <w:rsid w:val="00EB256F"/>
    <w:rsid w:val="00EB2DB3"/>
    <w:rsid w:val="00EB31F0"/>
    <w:rsid w:val="00EB4906"/>
    <w:rsid w:val="00EB4BF1"/>
    <w:rsid w:val="00EB5D47"/>
    <w:rsid w:val="00EB5F30"/>
    <w:rsid w:val="00EB6B1E"/>
    <w:rsid w:val="00EC1631"/>
    <w:rsid w:val="00EC225D"/>
    <w:rsid w:val="00EC397F"/>
    <w:rsid w:val="00EC447B"/>
    <w:rsid w:val="00EC5A30"/>
    <w:rsid w:val="00EC6F9F"/>
    <w:rsid w:val="00EC71AF"/>
    <w:rsid w:val="00EC7721"/>
    <w:rsid w:val="00EC7805"/>
    <w:rsid w:val="00ED076B"/>
    <w:rsid w:val="00ED0951"/>
    <w:rsid w:val="00ED0D7E"/>
    <w:rsid w:val="00ED1352"/>
    <w:rsid w:val="00ED2405"/>
    <w:rsid w:val="00ED4C7F"/>
    <w:rsid w:val="00ED7677"/>
    <w:rsid w:val="00ED7B15"/>
    <w:rsid w:val="00EE0539"/>
    <w:rsid w:val="00EE2807"/>
    <w:rsid w:val="00EE2B03"/>
    <w:rsid w:val="00EE3091"/>
    <w:rsid w:val="00EE4712"/>
    <w:rsid w:val="00EE478B"/>
    <w:rsid w:val="00EE5869"/>
    <w:rsid w:val="00EE722B"/>
    <w:rsid w:val="00EE76D5"/>
    <w:rsid w:val="00EE79E9"/>
    <w:rsid w:val="00EE7A64"/>
    <w:rsid w:val="00EF0056"/>
    <w:rsid w:val="00EF043C"/>
    <w:rsid w:val="00EF09BF"/>
    <w:rsid w:val="00EF235E"/>
    <w:rsid w:val="00EF2EBF"/>
    <w:rsid w:val="00EF37A9"/>
    <w:rsid w:val="00EF53DF"/>
    <w:rsid w:val="00EF5AA7"/>
    <w:rsid w:val="00EF5AD8"/>
    <w:rsid w:val="00EF60AE"/>
    <w:rsid w:val="00EF695A"/>
    <w:rsid w:val="00EF69C6"/>
    <w:rsid w:val="00F0083A"/>
    <w:rsid w:val="00F014DC"/>
    <w:rsid w:val="00F015E1"/>
    <w:rsid w:val="00F01805"/>
    <w:rsid w:val="00F021A7"/>
    <w:rsid w:val="00F05056"/>
    <w:rsid w:val="00F06894"/>
    <w:rsid w:val="00F06EDB"/>
    <w:rsid w:val="00F06F29"/>
    <w:rsid w:val="00F075DE"/>
    <w:rsid w:val="00F11079"/>
    <w:rsid w:val="00F11AEC"/>
    <w:rsid w:val="00F11DB5"/>
    <w:rsid w:val="00F12B13"/>
    <w:rsid w:val="00F13EB2"/>
    <w:rsid w:val="00F17BB8"/>
    <w:rsid w:val="00F20C0E"/>
    <w:rsid w:val="00F2134C"/>
    <w:rsid w:val="00F2252F"/>
    <w:rsid w:val="00F23D53"/>
    <w:rsid w:val="00F245D7"/>
    <w:rsid w:val="00F2489E"/>
    <w:rsid w:val="00F250F9"/>
    <w:rsid w:val="00F30D65"/>
    <w:rsid w:val="00F3120C"/>
    <w:rsid w:val="00F31372"/>
    <w:rsid w:val="00F32067"/>
    <w:rsid w:val="00F324EA"/>
    <w:rsid w:val="00F328BE"/>
    <w:rsid w:val="00F3398B"/>
    <w:rsid w:val="00F34DBC"/>
    <w:rsid w:val="00F3564C"/>
    <w:rsid w:val="00F36444"/>
    <w:rsid w:val="00F36A73"/>
    <w:rsid w:val="00F36DCB"/>
    <w:rsid w:val="00F36F82"/>
    <w:rsid w:val="00F372B2"/>
    <w:rsid w:val="00F37569"/>
    <w:rsid w:val="00F377AE"/>
    <w:rsid w:val="00F40AD1"/>
    <w:rsid w:val="00F41182"/>
    <w:rsid w:val="00F4142E"/>
    <w:rsid w:val="00F42AA5"/>
    <w:rsid w:val="00F44B41"/>
    <w:rsid w:val="00F44CAA"/>
    <w:rsid w:val="00F45ADF"/>
    <w:rsid w:val="00F45B41"/>
    <w:rsid w:val="00F46023"/>
    <w:rsid w:val="00F4667C"/>
    <w:rsid w:val="00F473CF"/>
    <w:rsid w:val="00F503F7"/>
    <w:rsid w:val="00F51486"/>
    <w:rsid w:val="00F52007"/>
    <w:rsid w:val="00F524FF"/>
    <w:rsid w:val="00F56812"/>
    <w:rsid w:val="00F57841"/>
    <w:rsid w:val="00F57D04"/>
    <w:rsid w:val="00F6114E"/>
    <w:rsid w:val="00F616D8"/>
    <w:rsid w:val="00F61960"/>
    <w:rsid w:val="00F61D27"/>
    <w:rsid w:val="00F61E54"/>
    <w:rsid w:val="00F627CC"/>
    <w:rsid w:val="00F62D31"/>
    <w:rsid w:val="00F62D6B"/>
    <w:rsid w:val="00F62DB3"/>
    <w:rsid w:val="00F64670"/>
    <w:rsid w:val="00F6585C"/>
    <w:rsid w:val="00F658ED"/>
    <w:rsid w:val="00F66A94"/>
    <w:rsid w:val="00F67584"/>
    <w:rsid w:val="00F7051F"/>
    <w:rsid w:val="00F72075"/>
    <w:rsid w:val="00F73666"/>
    <w:rsid w:val="00F73BBF"/>
    <w:rsid w:val="00F744CB"/>
    <w:rsid w:val="00F751B8"/>
    <w:rsid w:val="00F76359"/>
    <w:rsid w:val="00F764B5"/>
    <w:rsid w:val="00F76B53"/>
    <w:rsid w:val="00F77AD9"/>
    <w:rsid w:val="00F82A0B"/>
    <w:rsid w:val="00F83545"/>
    <w:rsid w:val="00F83DA3"/>
    <w:rsid w:val="00F857F6"/>
    <w:rsid w:val="00F86032"/>
    <w:rsid w:val="00F8628E"/>
    <w:rsid w:val="00F8731B"/>
    <w:rsid w:val="00F87BF4"/>
    <w:rsid w:val="00F903D2"/>
    <w:rsid w:val="00F90F1C"/>
    <w:rsid w:val="00F9127E"/>
    <w:rsid w:val="00F91FC4"/>
    <w:rsid w:val="00F924FD"/>
    <w:rsid w:val="00F92A1F"/>
    <w:rsid w:val="00F92BB6"/>
    <w:rsid w:val="00F93374"/>
    <w:rsid w:val="00F95A4A"/>
    <w:rsid w:val="00F95D8C"/>
    <w:rsid w:val="00F96134"/>
    <w:rsid w:val="00F96618"/>
    <w:rsid w:val="00F96CE5"/>
    <w:rsid w:val="00F96EE0"/>
    <w:rsid w:val="00F970C7"/>
    <w:rsid w:val="00F9737D"/>
    <w:rsid w:val="00FA249A"/>
    <w:rsid w:val="00FA5AF1"/>
    <w:rsid w:val="00FA5D3B"/>
    <w:rsid w:val="00FA5DA8"/>
    <w:rsid w:val="00FA77BD"/>
    <w:rsid w:val="00FB07DE"/>
    <w:rsid w:val="00FB0DD5"/>
    <w:rsid w:val="00FB1ABE"/>
    <w:rsid w:val="00FB25D0"/>
    <w:rsid w:val="00FB2734"/>
    <w:rsid w:val="00FB2B01"/>
    <w:rsid w:val="00FB3023"/>
    <w:rsid w:val="00FB3F0B"/>
    <w:rsid w:val="00FB53CD"/>
    <w:rsid w:val="00FB5BDA"/>
    <w:rsid w:val="00FB6C14"/>
    <w:rsid w:val="00FC0DEE"/>
    <w:rsid w:val="00FC0F85"/>
    <w:rsid w:val="00FC1318"/>
    <w:rsid w:val="00FC19B7"/>
    <w:rsid w:val="00FC2ECD"/>
    <w:rsid w:val="00FC3320"/>
    <w:rsid w:val="00FC4121"/>
    <w:rsid w:val="00FC4D56"/>
    <w:rsid w:val="00FC5F05"/>
    <w:rsid w:val="00FC6D73"/>
    <w:rsid w:val="00FC6F56"/>
    <w:rsid w:val="00FC6FDC"/>
    <w:rsid w:val="00FC7A52"/>
    <w:rsid w:val="00FD0F4E"/>
    <w:rsid w:val="00FD1402"/>
    <w:rsid w:val="00FD1D4B"/>
    <w:rsid w:val="00FD201D"/>
    <w:rsid w:val="00FD2232"/>
    <w:rsid w:val="00FD2EA3"/>
    <w:rsid w:val="00FD342A"/>
    <w:rsid w:val="00FD3890"/>
    <w:rsid w:val="00FD3F76"/>
    <w:rsid w:val="00FD74CC"/>
    <w:rsid w:val="00FD7DCC"/>
    <w:rsid w:val="00FE0030"/>
    <w:rsid w:val="00FE05E7"/>
    <w:rsid w:val="00FE0601"/>
    <w:rsid w:val="00FE075B"/>
    <w:rsid w:val="00FE0C26"/>
    <w:rsid w:val="00FE141A"/>
    <w:rsid w:val="00FE1A21"/>
    <w:rsid w:val="00FE22CC"/>
    <w:rsid w:val="00FE2D8A"/>
    <w:rsid w:val="00FE3B81"/>
    <w:rsid w:val="00FE3C24"/>
    <w:rsid w:val="00FE3CCA"/>
    <w:rsid w:val="00FE4E28"/>
    <w:rsid w:val="00FE5C6C"/>
    <w:rsid w:val="00FE614D"/>
    <w:rsid w:val="00FE6A4E"/>
    <w:rsid w:val="00FE7139"/>
    <w:rsid w:val="00FE764E"/>
    <w:rsid w:val="00FF01FA"/>
    <w:rsid w:val="00FF034D"/>
    <w:rsid w:val="00FF04E4"/>
    <w:rsid w:val="00FF1438"/>
    <w:rsid w:val="00FF1E89"/>
    <w:rsid w:val="00FF3677"/>
    <w:rsid w:val="00FF6782"/>
    <w:rsid w:val="00FF73D9"/>
    <w:rsid w:val="00FF7438"/>
    <w:rsid w:val="00FF7DE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A206A5D"/>
  <w15:docId w15:val="{B51B2892-27B9-C546-8B8F-C91A6CE84C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uiPriority="9" w:unhideWhenUsed="1" w:qFormat="1"/>
    <w:lsdException w:name="heading 3" w:unhideWhenUsed="1" w:qFormat="1"/>
    <w:lsdException w:name="heading 4" w:unhideWhenUsed="1" w:qFormat="1"/>
    <w:lsdException w:name="heading 5" w:unhideWhenUsed="1" w:qFormat="1"/>
    <w:lsdException w:name="heading 6" w:semiHidden="1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index 1" w:unhideWhenUsed="1"/>
    <w:lsdException w:name="index 2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unhideWhenUsed="1"/>
    <w:lsdException w:name="List Bullet 3" w:semiHidden="1" w:unhideWhenUsed="1"/>
    <w:lsdException w:name="List Bullet 4" w:semiHidden="1" w:unhideWhenUsed="1"/>
    <w:lsdException w:name="List Bullet 5" w:unhideWhenUsed="1"/>
    <w:lsdException w:name="List Number 2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iPriority="99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22302"/>
    <w:rPr>
      <w:rFonts w:ascii="Times New Roman" w:eastAsia="Times New Roman" w:hAnsi="Times New Roman" w:cs="Times New Roman"/>
      <w:lang w:eastAsia="zh-CN"/>
    </w:rPr>
  </w:style>
  <w:style w:type="paragraph" w:styleId="Heading1">
    <w:name w:val="heading 1"/>
    <w:basedOn w:val="Normal"/>
    <w:next w:val="Normal"/>
    <w:link w:val="Heading1Char"/>
    <w:autoRedefine/>
    <w:qFormat/>
    <w:rsid w:val="00807425"/>
    <w:pPr>
      <w:keepNext/>
      <w:spacing w:before="120" w:line="360" w:lineRule="auto"/>
      <w:jc w:val="both"/>
      <w:outlineLvl w:val="0"/>
    </w:pPr>
    <w:rPr>
      <w:rFonts w:asciiTheme="majorHAnsi" w:hAnsiTheme="majorHAnsi"/>
      <w:bCs/>
      <w:kern w:val="32"/>
      <w:sz w:val="22"/>
      <w:szCs w:val="22"/>
      <w:lang w:eastAsia="en-US"/>
    </w:rPr>
  </w:style>
  <w:style w:type="paragraph" w:styleId="Heading2">
    <w:name w:val="heading 2"/>
    <w:basedOn w:val="Normal"/>
    <w:link w:val="Heading2Char"/>
    <w:uiPriority w:val="9"/>
    <w:qFormat/>
    <w:rsid w:val="007C70BD"/>
    <w:pPr>
      <w:spacing w:beforeLines="1" w:afterLines="1"/>
      <w:outlineLvl w:val="1"/>
    </w:pPr>
    <w:rPr>
      <w:rFonts w:ascii="Times" w:eastAsia="SimSun" w:hAnsi="Times" w:cstheme="minorBidi"/>
      <w:b/>
      <w:sz w:val="36"/>
      <w:szCs w:val="20"/>
      <w:lang w:eastAsia="en-US"/>
    </w:rPr>
  </w:style>
  <w:style w:type="paragraph" w:styleId="Heading3">
    <w:name w:val="heading 3"/>
    <w:basedOn w:val="Normal"/>
    <w:next w:val="Normal"/>
    <w:link w:val="Heading3Char"/>
    <w:autoRedefine/>
    <w:qFormat/>
    <w:rsid w:val="00E43522"/>
    <w:pPr>
      <w:keepNext/>
      <w:shd w:val="clear" w:color="auto" w:fill="FFFFFF"/>
      <w:tabs>
        <w:tab w:val="num" w:pos="1170"/>
      </w:tabs>
      <w:adjustRightInd w:val="0"/>
      <w:snapToGrid w:val="0"/>
      <w:spacing w:before="308" w:after="154" w:line="360" w:lineRule="auto"/>
      <w:ind w:right="-320"/>
      <w:jc w:val="both"/>
      <w:outlineLvl w:val="2"/>
    </w:pPr>
    <w:rPr>
      <w:rFonts w:ascii="Times" w:hAnsi="Times" w:cstheme="minorHAnsi"/>
      <w:b/>
      <w:color w:val="000000" w:themeColor="text1"/>
      <w:lang w:eastAsia="en-US"/>
    </w:rPr>
  </w:style>
  <w:style w:type="paragraph" w:styleId="Heading4">
    <w:name w:val="heading 4"/>
    <w:basedOn w:val="Normal"/>
    <w:link w:val="Heading4Char"/>
    <w:qFormat/>
    <w:rsid w:val="007C70BD"/>
    <w:pPr>
      <w:spacing w:beforeLines="1" w:afterLines="1"/>
      <w:outlineLvl w:val="3"/>
    </w:pPr>
    <w:rPr>
      <w:rFonts w:ascii="Times" w:eastAsia="SimSun" w:hAnsi="Times" w:cstheme="minorBidi"/>
      <w:b/>
      <w:szCs w:val="20"/>
      <w:lang w:eastAsia="en-US"/>
    </w:rPr>
  </w:style>
  <w:style w:type="paragraph" w:styleId="Heading5">
    <w:name w:val="heading 5"/>
    <w:basedOn w:val="Normal"/>
    <w:next w:val="Normal"/>
    <w:link w:val="Heading5Char"/>
    <w:autoRedefine/>
    <w:qFormat/>
    <w:rsid w:val="007C70BD"/>
    <w:pPr>
      <w:tabs>
        <w:tab w:val="num" w:pos="2034"/>
      </w:tabs>
      <w:ind w:left="1746" w:hanging="432"/>
      <w:jc w:val="both"/>
      <w:outlineLvl w:val="4"/>
    </w:pPr>
    <w:rPr>
      <w:rFonts w:ascii="Arial" w:hAnsi="Arial"/>
      <w:sz w:val="22"/>
      <w:szCs w:val="20"/>
      <w:lang w:eastAsia="en-US"/>
    </w:rPr>
  </w:style>
  <w:style w:type="paragraph" w:styleId="Heading6">
    <w:name w:val="heading 6"/>
    <w:basedOn w:val="Normal"/>
    <w:next w:val="Normal"/>
    <w:link w:val="Heading6Char"/>
    <w:qFormat/>
    <w:rsid w:val="007C70BD"/>
    <w:pPr>
      <w:tabs>
        <w:tab w:val="num" w:pos="3546"/>
      </w:tabs>
      <w:spacing w:before="240" w:after="60"/>
      <w:ind w:left="3186"/>
      <w:jc w:val="both"/>
      <w:outlineLvl w:val="5"/>
    </w:pPr>
    <w:rPr>
      <w:rFonts w:ascii="Arial" w:hAnsi="Arial"/>
      <w:b/>
      <w:sz w:val="22"/>
      <w:szCs w:val="20"/>
      <w:lang w:eastAsia="en-US"/>
    </w:rPr>
  </w:style>
  <w:style w:type="paragraph" w:styleId="Heading7">
    <w:name w:val="heading 7"/>
    <w:basedOn w:val="Normal"/>
    <w:next w:val="Normal"/>
    <w:link w:val="Heading7Char"/>
    <w:qFormat/>
    <w:rsid w:val="007C70BD"/>
    <w:pPr>
      <w:tabs>
        <w:tab w:val="num" w:pos="4266"/>
      </w:tabs>
      <w:spacing w:before="240" w:after="60"/>
      <w:ind w:left="3906"/>
      <w:jc w:val="both"/>
      <w:outlineLvl w:val="6"/>
    </w:pPr>
    <w:rPr>
      <w:rFonts w:ascii="Arial" w:hAnsi="Arial"/>
      <w:sz w:val="22"/>
      <w:szCs w:val="20"/>
      <w:lang w:eastAsia="en-US"/>
    </w:rPr>
  </w:style>
  <w:style w:type="paragraph" w:styleId="Heading8">
    <w:name w:val="heading 8"/>
    <w:basedOn w:val="Normal"/>
    <w:next w:val="Normal"/>
    <w:link w:val="Heading8Char"/>
    <w:qFormat/>
    <w:rsid w:val="007C70BD"/>
    <w:pPr>
      <w:tabs>
        <w:tab w:val="num" w:pos="4986"/>
      </w:tabs>
      <w:spacing w:before="240" w:after="60"/>
      <w:ind w:left="4626"/>
      <w:jc w:val="both"/>
      <w:outlineLvl w:val="7"/>
    </w:pPr>
    <w:rPr>
      <w:rFonts w:ascii="Arial" w:hAnsi="Arial"/>
      <w:i/>
      <w:sz w:val="22"/>
      <w:szCs w:val="20"/>
      <w:lang w:eastAsia="en-US"/>
    </w:rPr>
  </w:style>
  <w:style w:type="paragraph" w:styleId="Heading9">
    <w:name w:val="heading 9"/>
    <w:basedOn w:val="Normal"/>
    <w:next w:val="Normal"/>
    <w:link w:val="Heading9Char"/>
    <w:qFormat/>
    <w:rsid w:val="007C70BD"/>
    <w:pPr>
      <w:tabs>
        <w:tab w:val="num" w:pos="5706"/>
      </w:tabs>
      <w:spacing w:before="240" w:after="60"/>
      <w:ind w:left="5346"/>
      <w:jc w:val="both"/>
      <w:outlineLvl w:val="8"/>
    </w:pPr>
    <w:rPr>
      <w:rFonts w:ascii="Helvetica" w:hAnsi="Helvetica"/>
      <w:sz w:val="22"/>
      <w:szCs w:val="20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2"/>
    <w:rsid w:val="007C70BD"/>
    <w:rPr>
      <w:rFonts w:ascii="Lucida Grande" w:eastAsia="MS Mincho" w:hAnsi="Lucida Grande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uiPriority w:val="99"/>
    <w:semiHidden/>
    <w:rsid w:val="00630A2C"/>
    <w:rPr>
      <w:rFonts w:ascii="Lucida Grande" w:hAnsi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127756"/>
    <w:pPr>
      <w:ind w:left="720"/>
      <w:contextualSpacing/>
    </w:pPr>
    <w:rPr>
      <w:rFonts w:asciiTheme="minorHAnsi" w:eastAsia="SimSun" w:hAnsiTheme="minorHAnsi" w:cstheme="minorBidi"/>
      <w:lang w:eastAsia="en-US"/>
    </w:rPr>
  </w:style>
  <w:style w:type="character" w:customStyle="1" w:styleId="Heading1Char">
    <w:name w:val="Heading 1 Char"/>
    <w:basedOn w:val="DefaultParagraphFont"/>
    <w:link w:val="Heading1"/>
    <w:rsid w:val="00807425"/>
    <w:rPr>
      <w:rFonts w:asciiTheme="majorHAnsi" w:eastAsia="Times New Roman" w:hAnsiTheme="majorHAnsi" w:cs="Times New Roman"/>
      <w:bCs/>
      <w:kern w:val="32"/>
      <w:sz w:val="22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7C70BD"/>
    <w:rPr>
      <w:rFonts w:ascii="Times" w:hAnsi="Times"/>
      <w:b/>
      <w:sz w:val="36"/>
      <w:szCs w:val="20"/>
    </w:rPr>
  </w:style>
  <w:style w:type="character" w:customStyle="1" w:styleId="Heading3Char">
    <w:name w:val="Heading 3 Char"/>
    <w:basedOn w:val="DefaultParagraphFont"/>
    <w:link w:val="Heading3"/>
    <w:rsid w:val="00E43522"/>
    <w:rPr>
      <w:rFonts w:ascii="Times" w:eastAsia="Times New Roman" w:hAnsi="Times" w:cstheme="minorHAnsi"/>
      <w:b/>
      <w:color w:val="000000" w:themeColor="text1"/>
      <w:shd w:val="clear" w:color="auto" w:fill="FFFFFF"/>
    </w:rPr>
  </w:style>
  <w:style w:type="character" w:customStyle="1" w:styleId="Heading4Char">
    <w:name w:val="Heading 4 Char"/>
    <w:basedOn w:val="DefaultParagraphFont"/>
    <w:link w:val="Heading4"/>
    <w:rsid w:val="007C70BD"/>
    <w:rPr>
      <w:rFonts w:ascii="Times" w:hAnsi="Times"/>
      <w:b/>
      <w:szCs w:val="20"/>
    </w:rPr>
  </w:style>
  <w:style w:type="character" w:customStyle="1" w:styleId="Heading5Char">
    <w:name w:val="Heading 5 Char"/>
    <w:basedOn w:val="DefaultParagraphFont"/>
    <w:link w:val="Heading5"/>
    <w:rsid w:val="007C70BD"/>
    <w:rPr>
      <w:rFonts w:ascii="Arial" w:eastAsia="Times New Roman" w:hAnsi="Arial" w:cs="Times New Roman"/>
      <w:sz w:val="22"/>
      <w:szCs w:val="20"/>
    </w:rPr>
  </w:style>
  <w:style w:type="character" w:customStyle="1" w:styleId="Heading6Char">
    <w:name w:val="Heading 6 Char"/>
    <w:basedOn w:val="DefaultParagraphFont"/>
    <w:link w:val="Heading6"/>
    <w:rsid w:val="007C70BD"/>
    <w:rPr>
      <w:rFonts w:ascii="Arial" w:eastAsia="Times New Roman" w:hAnsi="Arial" w:cs="Times New Roman"/>
      <w:b/>
      <w:sz w:val="22"/>
      <w:szCs w:val="20"/>
    </w:rPr>
  </w:style>
  <w:style w:type="character" w:customStyle="1" w:styleId="Heading7Char">
    <w:name w:val="Heading 7 Char"/>
    <w:basedOn w:val="DefaultParagraphFont"/>
    <w:link w:val="Heading7"/>
    <w:rsid w:val="007C70BD"/>
    <w:rPr>
      <w:rFonts w:ascii="Arial" w:eastAsia="Times New Roman" w:hAnsi="Arial" w:cs="Times New Roman"/>
      <w:sz w:val="22"/>
      <w:szCs w:val="20"/>
    </w:rPr>
  </w:style>
  <w:style w:type="character" w:customStyle="1" w:styleId="Heading8Char">
    <w:name w:val="Heading 8 Char"/>
    <w:basedOn w:val="DefaultParagraphFont"/>
    <w:link w:val="Heading8"/>
    <w:rsid w:val="007C70BD"/>
    <w:rPr>
      <w:rFonts w:ascii="Arial" w:eastAsia="Times New Roman" w:hAnsi="Arial" w:cs="Times New Roman"/>
      <w:i/>
      <w:sz w:val="22"/>
      <w:szCs w:val="20"/>
    </w:rPr>
  </w:style>
  <w:style w:type="character" w:customStyle="1" w:styleId="Heading9Char">
    <w:name w:val="Heading 9 Char"/>
    <w:basedOn w:val="DefaultParagraphFont"/>
    <w:link w:val="Heading9"/>
    <w:rsid w:val="007C70BD"/>
    <w:rPr>
      <w:rFonts w:ascii="Helvetica" w:eastAsia="Times New Roman" w:hAnsi="Helvetica" w:cs="Times New Roman"/>
      <w:sz w:val="22"/>
      <w:szCs w:val="20"/>
    </w:rPr>
  </w:style>
  <w:style w:type="paragraph" w:styleId="NormalWeb">
    <w:name w:val="Normal (Web)"/>
    <w:basedOn w:val="Normal"/>
    <w:uiPriority w:val="99"/>
    <w:rsid w:val="007C70BD"/>
    <w:pPr>
      <w:spacing w:beforeLines="1" w:afterLines="1"/>
    </w:pPr>
    <w:rPr>
      <w:rFonts w:ascii="Times" w:eastAsia="SimSun" w:hAnsi="Times"/>
      <w:sz w:val="20"/>
      <w:szCs w:val="20"/>
      <w:lang w:eastAsia="en-US"/>
    </w:rPr>
  </w:style>
  <w:style w:type="character" w:styleId="Strong">
    <w:name w:val="Strong"/>
    <w:basedOn w:val="DefaultParagraphFont"/>
    <w:uiPriority w:val="22"/>
    <w:qFormat/>
    <w:rsid w:val="007C70BD"/>
    <w:rPr>
      <w:b/>
    </w:rPr>
  </w:style>
  <w:style w:type="character" w:styleId="Hyperlink">
    <w:name w:val="Hyperlink"/>
    <w:basedOn w:val="DefaultParagraphFont"/>
    <w:uiPriority w:val="99"/>
    <w:rsid w:val="007C70BD"/>
    <w:rPr>
      <w:color w:val="0000FF"/>
      <w:u w:val="single"/>
    </w:rPr>
  </w:style>
  <w:style w:type="paragraph" w:customStyle="1" w:styleId="articleaffiliation">
    <w:name w:val="article_affiliation"/>
    <w:basedOn w:val="Normal"/>
    <w:rsid w:val="007C70BD"/>
    <w:pPr>
      <w:spacing w:beforeLines="1" w:afterLines="1"/>
    </w:pPr>
    <w:rPr>
      <w:rFonts w:ascii="Times" w:eastAsia="SimSun" w:hAnsi="Times" w:cstheme="minorBidi"/>
      <w:sz w:val="20"/>
      <w:szCs w:val="20"/>
      <w:lang w:eastAsia="en-US"/>
    </w:rPr>
  </w:style>
  <w:style w:type="character" w:styleId="FollowedHyperlink">
    <w:name w:val="FollowedHyperlink"/>
    <w:basedOn w:val="DefaultParagraphFont"/>
    <w:uiPriority w:val="99"/>
    <w:unhideWhenUsed/>
    <w:rsid w:val="007C70BD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7C70BD"/>
    <w:pPr>
      <w:tabs>
        <w:tab w:val="center" w:pos="4320"/>
        <w:tab w:val="right" w:pos="8640"/>
      </w:tabs>
    </w:pPr>
    <w:rPr>
      <w:rFonts w:asciiTheme="minorHAnsi" w:eastAsia="SimSun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C70BD"/>
  </w:style>
  <w:style w:type="character" w:styleId="PageNumber">
    <w:name w:val="page number"/>
    <w:basedOn w:val="DefaultParagraphFont"/>
    <w:unhideWhenUsed/>
    <w:rsid w:val="007C70BD"/>
  </w:style>
  <w:style w:type="paragraph" w:styleId="Header">
    <w:name w:val="header"/>
    <w:basedOn w:val="Normal"/>
    <w:link w:val="HeaderChar"/>
    <w:unhideWhenUsed/>
    <w:rsid w:val="007C70BD"/>
    <w:pPr>
      <w:tabs>
        <w:tab w:val="center" w:pos="4320"/>
        <w:tab w:val="right" w:pos="8640"/>
      </w:tabs>
    </w:pPr>
    <w:rPr>
      <w:rFonts w:asciiTheme="minorHAnsi" w:eastAsia="SimSun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rsid w:val="007C70BD"/>
  </w:style>
  <w:style w:type="character" w:styleId="CommentReference">
    <w:name w:val="annotation reference"/>
    <w:uiPriority w:val="99"/>
    <w:rsid w:val="007C70BD"/>
    <w:rPr>
      <w:sz w:val="18"/>
    </w:rPr>
  </w:style>
  <w:style w:type="paragraph" w:styleId="CommentText">
    <w:name w:val="annotation text"/>
    <w:basedOn w:val="Normal"/>
    <w:link w:val="CommentTextChar3"/>
    <w:uiPriority w:val="99"/>
    <w:rsid w:val="007C70BD"/>
    <w:pPr>
      <w:ind w:firstLine="720"/>
      <w:jc w:val="both"/>
    </w:pPr>
    <w:rPr>
      <w:rFonts w:ascii="Arial" w:hAnsi="Arial"/>
      <w:sz w:val="22"/>
      <w:szCs w:val="20"/>
      <w:lang w:eastAsia="en-US"/>
    </w:rPr>
  </w:style>
  <w:style w:type="character" w:customStyle="1" w:styleId="CommentTextChar">
    <w:name w:val="Comment Text Char"/>
    <w:basedOn w:val="DefaultParagraphFont"/>
    <w:uiPriority w:val="99"/>
    <w:rsid w:val="007C70BD"/>
  </w:style>
  <w:style w:type="paragraph" w:styleId="DocumentMap">
    <w:name w:val="Document Map"/>
    <w:basedOn w:val="Normal"/>
    <w:link w:val="DocumentMapChar"/>
    <w:rsid w:val="007C70BD"/>
    <w:pPr>
      <w:shd w:val="clear" w:color="auto" w:fill="FF0000"/>
      <w:ind w:firstLine="720"/>
      <w:jc w:val="both"/>
    </w:pPr>
    <w:rPr>
      <w:rFonts w:ascii="Arial" w:eastAsia="MS Gothic" w:hAnsi="Arial"/>
      <w:szCs w:val="20"/>
      <w:lang w:eastAsia="en-US"/>
    </w:rPr>
  </w:style>
  <w:style w:type="character" w:customStyle="1" w:styleId="DocumentMapChar">
    <w:name w:val="Document Map Char"/>
    <w:basedOn w:val="DefaultParagraphFont"/>
    <w:link w:val="DocumentMap"/>
    <w:rsid w:val="007C70BD"/>
    <w:rPr>
      <w:rFonts w:ascii="Arial" w:eastAsia="MS Gothic" w:hAnsi="Arial" w:cs="Times New Roman"/>
      <w:szCs w:val="20"/>
      <w:shd w:val="clear" w:color="auto" w:fill="FF0000"/>
    </w:rPr>
  </w:style>
  <w:style w:type="paragraph" w:customStyle="1" w:styleId="TAFNormal">
    <w:name w:val="TAF Normal"/>
    <w:basedOn w:val="Normal"/>
    <w:rsid w:val="007C70BD"/>
    <w:pPr>
      <w:spacing w:before="120" w:line="360" w:lineRule="auto"/>
      <w:jc w:val="both"/>
    </w:pPr>
    <w:rPr>
      <w:rFonts w:ascii="Arial" w:hAnsi="Arial"/>
      <w:szCs w:val="20"/>
      <w:lang w:eastAsia="en-US"/>
    </w:rPr>
  </w:style>
  <w:style w:type="paragraph" w:customStyle="1" w:styleId="TAFHeading1">
    <w:name w:val="TAF Heading 1"/>
    <w:basedOn w:val="TAFNormal"/>
    <w:next w:val="TAFHeading2"/>
    <w:autoRedefine/>
    <w:rsid w:val="007C70BD"/>
    <w:pPr>
      <w:numPr>
        <w:numId w:val="1"/>
      </w:numPr>
      <w:tabs>
        <w:tab w:val="clear" w:pos="720"/>
        <w:tab w:val="num" w:pos="360"/>
      </w:tabs>
      <w:ind w:left="360" w:hanging="360"/>
      <w:outlineLvl w:val="0"/>
    </w:pPr>
    <w:rPr>
      <w:b/>
      <w:caps/>
    </w:rPr>
  </w:style>
  <w:style w:type="paragraph" w:customStyle="1" w:styleId="TAFHeading2">
    <w:name w:val="TAF Heading 2"/>
    <w:basedOn w:val="TAFNormal"/>
    <w:next w:val="TAFHeading3"/>
    <w:autoRedefine/>
    <w:rsid w:val="007C70BD"/>
    <w:pPr>
      <w:numPr>
        <w:ilvl w:val="1"/>
        <w:numId w:val="1"/>
      </w:numPr>
      <w:outlineLvl w:val="1"/>
    </w:pPr>
    <w:rPr>
      <w:b/>
    </w:rPr>
  </w:style>
  <w:style w:type="paragraph" w:customStyle="1" w:styleId="TAFHeading3">
    <w:name w:val="TAF Heading 3"/>
    <w:basedOn w:val="TAFNormal"/>
    <w:next w:val="TAFHeading4"/>
    <w:autoRedefine/>
    <w:rsid w:val="007C70BD"/>
    <w:pPr>
      <w:numPr>
        <w:ilvl w:val="2"/>
        <w:numId w:val="1"/>
      </w:numPr>
      <w:tabs>
        <w:tab w:val="clear" w:pos="1296"/>
        <w:tab w:val="num" w:pos="1170"/>
      </w:tabs>
      <w:ind w:left="1170"/>
      <w:outlineLvl w:val="2"/>
    </w:pPr>
    <w:rPr>
      <w:b/>
      <w:i/>
    </w:rPr>
  </w:style>
  <w:style w:type="paragraph" w:customStyle="1" w:styleId="TAFHeading4">
    <w:name w:val="TAF Heading 4"/>
    <w:basedOn w:val="TAFNormal"/>
    <w:next w:val="TAFHeading5"/>
    <w:autoRedefine/>
    <w:rsid w:val="007C70BD"/>
    <w:pPr>
      <w:numPr>
        <w:ilvl w:val="3"/>
        <w:numId w:val="1"/>
      </w:numPr>
      <w:tabs>
        <w:tab w:val="clear" w:pos="1728"/>
        <w:tab w:val="num" w:pos="1440"/>
      </w:tabs>
      <w:ind w:left="1440"/>
      <w:outlineLvl w:val="3"/>
    </w:pPr>
    <w:rPr>
      <w:i/>
    </w:rPr>
  </w:style>
  <w:style w:type="paragraph" w:customStyle="1" w:styleId="TAFHeading5">
    <w:name w:val="TAF Heading 5"/>
    <w:basedOn w:val="TAFNormal"/>
    <w:next w:val="TAFNormal"/>
    <w:autoRedefine/>
    <w:rsid w:val="007C70BD"/>
    <w:pPr>
      <w:numPr>
        <w:ilvl w:val="4"/>
        <w:numId w:val="1"/>
      </w:numPr>
      <w:tabs>
        <w:tab w:val="clear" w:pos="2808"/>
        <w:tab w:val="num" w:pos="2160"/>
      </w:tabs>
      <w:outlineLvl w:val="4"/>
    </w:pPr>
  </w:style>
  <w:style w:type="paragraph" w:customStyle="1" w:styleId="TAFTitle">
    <w:name w:val="TAF Title"/>
    <w:basedOn w:val="TAFNormal"/>
    <w:autoRedefine/>
    <w:rsid w:val="007C70BD"/>
    <w:pPr>
      <w:jc w:val="center"/>
    </w:pPr>
  </w:style>
  <w:style w:type="paragraph" w:styleId="NormalIndent">
    <w:name w:val="Normal Indent"/>
    <w:rsid w:val="007C70BD"/>
    <w:pPr>
      <w:widowControl w:val="0"/>
      <w:autoSpaceDE w:val="0"/>
      <w:autoSpaceDN w:val="0"/>
      <w:adjustRightInd w:val="0"/>
      <w:ind w:firstLine="720"/>
      <w:jc w:val="both"/>
    </w:pPr>
    <w:rPr>
      <w:rFonts w:ascii="Arial" w:eastAsia="Times New Roman" w:hAnsi="Arial" w:cs="Times New Roman"/>
      <w:noProof/>
      <w:color w:val="000000"/>
      <w:sz w:val="22"/>
      <w:szCs w:val="20"/>
    </w:rPr>
  </w:style>
  <w:style w:type="paragraph" w:styleId="List">
    <w:name w:val="List"/>
    <w:basedOn w:val="Normal"/>
    <w:rsid w:val="007C70BD"/>
    <w:pPr>
      <w:numPr>
        <w:numId w:val="2"/>
      </w:numPr>
      <w:jc w:val="both"/>
    </w:pPr>
    <w:rPr>
      <w:rFonts w:ascii="Arial" w:hAnsi="Arial"/>
      <w:sz w:val="22"/>
      <w:szCs w:val="20"/>
      <w:lang w:eastAsia="en-US"/>
    </w:rPr>
  </w:style>
  <w:style w:type="paragraph" w:customStyle="1" w:styleId="Table">
    <w:name w:val="Table"/>
    <w:basedOn w:val="Normal"/>
    <w:autoRedefine/>
    <w:rsid w:val="007C70BD"/>
    <w:pPr>
      <w:ind w:firstLine="720"/>
      <w:jc w:val="both"/>
    </w:pPr>
    <w:rPr>
      <w:rFonts w:ascii="Arial" w:hAnsi="Arial"/>
      <w:sz w:val="22"/>
      <w:szCs w:val="20"/>
      <w:lang w:eastAsia="en-US"/>
    </w:rPr>
  </w:style>
  <w:style w:type="paragraph" w:styleId="BodyTextIndent2">
    <w:name w:val="Body Text Indent 2"/>
    <w:basedOn w:val="Normal"/>
    <w:link w:val="BodyTextIndent2Char"/>
    <w:rsid w:val="007C70BD"/>
    <w:pPr>
      <w:spacing w:line="480" w:lineRule="auto"/>
      <w:ind w:firstLine="720"/>
      <w:jc w:val="both"/>
    </w:pPr>
    <w:rPr>
      <w:rFonts w:ascii="Times" w:hAnsi="Times"/>
      <w:szCs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rsid w:val="007C70BD"/>
    <w:rPr>
      <w:rFonts w:ascii="Times" w:eastAsia="Times New Roman" w:hAnsi="Times" w:cs="Times New Roman"/>
      <w:szCs w:val="20"/>
    </w:rPr>
  </w:style>
  <w:style w:type="paragraph" w:customStyle="1" w:styleId="Normal1">
    <w:name w:val="Normal1"/>
    <w:basedOn w:val="Normal"/>
    <w:link w:val="Normal1Char"/>
    <w:rsid w:val="007C70BD"/>
    <w:pPr>
      <w:jc w:val="both"/>
    </w:pPr>
    <w:rPr>
      <w:rFonts w:ascii="Arial" w:hAnsi="Arial"/>
      <w:b/>
      <w:sz w:val="22"/>
      <w:szCs w:val="20"/>
      <w:lang w:eastAsia="en-US"/>
    </w:rPr>
  </w:style>
  <w:style w:type="paragraph" w:customStyle="1" w:styleId="FigureLegends">
    <w:name w:val="Figure Legends"/>
    <w:basedOn w:val="Normal"/>
    <w:autoRedefine/>
    <w:rsid w:val="007C70BD"/>
    <w:pPr>
      <w:numPr>
        <w:numId w:val="3"/>
      </w:numPr>
      <w:tabs>
        <w:tab w:val="clear" w:pos="1440"/>
        <w:tab w:val="left" w:pos="720"/>
      </w:tabs>
      <w:spacing w:line="480" w:lineRule="auto"/>
      <w:ind w:left="720" w:hanging="720"/>
    </w:pPr>
    <w:rPr>
      <w:rFonts w:ascii="Times" w:hAnsi="Times"/>
      <w:szCs w:val="20"/>
      <w:lang w:eastAsia="en-US"/>
    </w:rPr>
  </w:style>
  <w:style w:type="paragraph" w:styleId="BodyText">
    <w:name w:val="Body Text"/>
    <w:aliases w:val="bt"/>
    <w:basedOn w:val="Normal"/>
    <w:link w:val="BodyTextChar1"/>
    <w:rsid w:val="007C70BD"/>
    <w:pPr>
      <w:spacing w:before="120" w:line="360" w:lineRule="auto"/>
      <w:jc w:val="both"/>
    </w:pPr>
    <w:rPr>
      <w:rFonts w:ascii="Times" w:eastAsia="Times" w:hAnsi="Times"/>
      <w:szCs w:val="20"/>
      <w:lang w:eastAsia="en-US"/>
    </w:rPr>
  </w:style>
  <w:style w:type="character" w:customStyle="1" w:styleId="BodyTextChar">
    <w:name w:val="Body Text Char"/>
    <w:aliases w:val="bt Char"/>
    <w:basedOn w:val="DefaultParagraphFont"/>
    <w:rsid w:val="007C70BD"/>
  </w:style>
  <w:style w:type="paragraph" w:styleId="Caption">
    <w:name w:val="caption"/>
    <w:basedOn w:val="Normal"/>
    <w:next w:val="Normal"/>
    <w:qFormat/>
    <w:rsid w:val="007C70BD"/>
    <w:pPr>
      <w:spacing w:before="120" w:after="120"/>
      <w:ind w:firstLine="720"/>
      <w:jc w:val="both"/>
    </w:pPr>
    <w:rPr>
      <w:rFonts w:ascii="Arial" w:hAnsi="Arial"/>
      <w:b/>
      <w:sz w:val="22"/>
      <w:szCs w:val="20"/>
      <w:lang w:eastAsia="en-US"/>
    </w:rPr>
  </w:style>
  <w:style w:type="paragraph" w:customStyle="1" w:styleId="Figures">
    <w:name w:val="Figures"/>
    <w:basedOn w:val="Normal1"/>
    <w:autoRedefine/>
    <w:rsid w:val="007C70BD"/>
  </w:style>
  <w:style w:type="paragraph" w:styleId="BodyText2">
    <w:name w:val="Body Text 2"/>
    <w:basedOn w:val="Normal"/>
    <w:link w:val="BodyText2Char"/>
    <w:rsid w:val="007C70BD"/>
    <w:pPr>
      <w:jc w:val="center"/>
    </w:pPr>
    <w:rPr>
      <w:rFonts w:ascii="Arial" w:hAnsi="Arial"/>
      <w:bCs/>
      <w:sz w:val="26"/>
      <w:lang w:eastAsia="en-US"/>
    </w:rPr>
  </w:style>
  <w:style w:type="character" w:customStyle="1" w:styleId="BodyText2Char">
    <w:name w:val="Body Text 2 Char"/>
    <w:basedOn w:val="DefaultParagraphFont"/>
    <w:link w:val="BodyText2"/>
    <w:rsid w:val="007C70BD"/>
    <w:rPr>
      <w:rFonts w:ascii="Arial" w:eastAsia="Times New Roman" w:hAnsi="Arial" w:cs="Times New Roman"/>
      <w:bCs/>
      <w:sz w:val="26"/>
    </w:rPr>
  </w:style>
  <w:style w:type="paragraph" w:styleId="BodyText3">
    <w:name w:val="Body Text 3"/>
    <w:basedOn w:val="Normal"/>
    <w:link w:val="BodyText3Char"/>
    <w:rsid w:val="007C70BD"/>
    <w:rPr>
      <w:b/>
      <w:bCs/>
      <w:lang w:eastAsia="en-US"/>
    </w:rPr>
  </w:style>
  <w:style w:type="character" w:customStyle="1" w:styleId="BodyText3Char">
    <w:name w:val="Body Text 3 Char"/>
    <w:basedOn w:val="DefaultParagraphFont"/>
    <w:link w:val="BodyText3"/>
    <w:rsid w:val="007C70BD"/>
    <w:rPr>
      <w:rFonts w:ascii="Times New Roman" w:eastAsia="Times New Roman" w:hAnsi="Times New Roman" w:cs="Times New Roman"/>
      <w:b/>
      <w:bCs/>
    </w:rPr>
  </w:style>
  <w:style w:type="table" w:styleId="TableGrid">
    <w:name w:val="Table Grid"/>
    <w:basedOn w:val="TableNormal"/>
    <w:uiPriority w:val="59"/>
    <w:rsid w:val="007C70BD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C70BD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</w:rPr>
  </w:style>
  <w:style w:type="character" w:customStyle="1" w:styleId="highlight">
    <w:name w:val="highlight"/>
    <w:basedOn w:val="DefaultParagraphFont"/>
    <w:rsid w:val="007C70BD"/>
  </w:style>
  <w:style w:type="character" w:styleId="Emphasis">
    <w:name w:val="Emphasis"/>
    <w:uiPriority w:val="20"/>
    <w:qFormat/>
    <w:rsid w:val="007C70BD"/>
    <w:rPr>
      <w:i/>
    </w:rPr>
  </w:style>
  <w:style w:type="character" w:customStyle="1" w:styleId="pageheadline">
    <w:name w:val="pageheadline"/>
    <w:basedOn w:val="DefaultParagraphFont"/>
    <w:rsid w:val="007C70BD"/>
  </w:style>
  <w:style w:type="character" w:styleId="LineNumber">
    <w:name w:val="line number"/>
    <w:uiPriority w:val="99"/>
    <w:rsid w:val="007C70BD"/>
    <w:rPr>
      <w:rFonts w:cs="Times New Roman"/>
    </w:rPr>
  </w:style>
  <w:style w:type="character" w:customStyle="1" w:styleId="BalloonTextChar2">
    <w:name w:val="Balloon Text Char2"/>
    <w:basedOn w:val="DefaultParagraphFont"/>
    <w:link w:val="BalloonText"/>
    <w:rsid w:val="007C70BD"/>
    <w:rPr>
      <w:rFonts w:ascii="Lucida Grande" w:eastAsia="MS Mincho" w:hAnsi="Lucida Grande" w:cs="Times New Roman"/>
      <w:sz w:val="18"/>
      <w:szCs w:val="18"/>
    </w:rPr>
  </w:style>
  <w:style w:type="character" w:customStyle="1" w:styleId="CommentTextChar1">
    <w:name w:val="Comment Text Char1"/>
    <w:uiPriority w:val="99"/>
    <w:rsid w:val="007C70BD"/>
    <w:rPr>
      <w:rFonts w:ascii="Arial" w:eastAsia="MS Mincho" w:hAnsi="Arial" w:cs="Times New Roman"/>
      <w:sz w:val="22"/>
    </w:rPr>
  </w:style>
  <w:style w:type="character" w:customStyle="1" w:styleId="CommentTextChar2">
    <w:name w:val="Comment Text Char2"/>
    <w:rsid w:val="007C70BD"/>
    <w:rPr>
      <w:rFonts w:ascii="Arial" w:eastAsia="MS Mincho" w:hAnsi="Arial" w:cs="Times New Roman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7C70BD"/>
    <w:pPr>
      <w:ind w:firstLine="0"/>
      <w:jc w:val="left"/>
    </w:pPr>
    <w:rPr>
      <w:rFonts w:eastAsia="MS Mincho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7C70BD"/>
    <w:rPr>
      <w:rFonts w:ascii="Arial" w:eastAsia="MS Mincho" w:hAnsi="Arial" w:cs="Times New Roman"/>
      <w:b/>
      <w:bCs/>
      <w:sz w:val="22"/>
      <w:szCs w:val="20"/>
    </w:rPr>
  </w:style>
  <w:style w:type="character" w:customStyle="1" w:styleId="CommentTextChar3">
    <w:name w:val="Comment Text Char3"/>
    <w:link w:val="CommentText"/>
    <w:uiPriority w:val="99"/>
    <w:rsid w:val="007C70BD"/>
    <w:rPr>
      <w:rFonts w:ascii="Arial" w:eastAsia="Times New Roman" w:hAnsi="Arial" w:cs="Times New Roman"/>
      <w:sz w:val="22"/>
      <w:szCs w:val="20"/>
    </w:rPr>
  </w:style>
  <w:style w:type="character" w:customStyle="1" w:styleId="dct-tt">
    <w:name w:val="dct-tt"/>
    <w:rsid w:val="007C70BD"/>
    <w:rPr>
      <w:rFonts w:cs="Times New Roman"/>
    </w:rPr>
  </w:style>
  <w:style w:type="character" w:customStyle="1" w:styleId="dct-stem">
    <w:name w:val="dct-stem"/>
    <w:uiPriority w:val="99"/>
    <w:rsid w:val="007C70BD"/>
    <w:rPr>
      <w:rFonts w:cs="Times New Roman"/>
    </w:rPr>
  </w:style>
  <w:style w:type="character" w:customStyle="1" w:styleId="dct-tp">
    <w:name w:val="dct-tp"/>
    <w:uiPriority w:val="99"/>
    <w:rsid w:val="007C70BD"/>
    <w:rPr>
      <w:rFonts w:cs="Times New Roman"/>
    </w:rPr>
  </w:style>
  <w:style w:type="paragraph" w:customStyle="1" w:styleId="h-lead">
    <w:name w:val="h-lead"/>
    <w:basedOn w:val="Normal"/>
    <w:uiPriority w:val="99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character" w:customStyle="1" w:styleId="object">
    <w:name w:val="object"/>
    <w:basedOn w:val="DefaultParagraphFont"/>
    <w:rsid w:val="007C70BD"/>
  </w:style>
  <w:style w:type="paragraph" w:customStyle="1" w:styleId="ColorfulList-Accent11">
    <w:name w:val="Colorful List - Accent 11"/>
    <w:basedOn w:val="Normal"/>
    <w:uiPriority w:val="34"/>
    <w:qFormat/>
    <w:rsid w:val="007C70BD"/>
    <w:pPr>
      <w:ind w:left="720"/>
      <w:contextualSpacing/>
    </w:pPr>
    <w:rPr>
      <w:rFonts w:ascii="Arial" w:hAnsi="Arial"/>
      <w:sz w:val="20"/>
      <w:szCs w:val="22"/>
      <w:lang w:eastAsia="en-US" w:bidi="en-US"/>
    </w:rPr>
  </w:style>
  <w:style w:type="paragraph" w:customStyle="1" w:styleId="DataField11pt-Single">
    <w:name w:val="Data Field 11pt-Single"/>
    <w:basedOn w:val="Normal"/>
    <w:link w:val="DataField11pt-SingleChar"/>
    <w:rsid w:val="007C70BD"/>
    <w:pPr>
      <w:autoSpaceDE w:val="0"/>
      <w:autoSpaceDN w:val="0"/>
    </w:pPr>
    <w:rPr>
      <w:rFonts w:ascii="Arial" w:eastAsia="SimSun" w:hAnsi="Arial"/>
      <w:sz w:val="22"/>
      <w:lang w:eastAsia="en-US"/>
    </w:rPr>
  </w:style>
  <w:style w:type="character" w:customStyle="1" w:styleId="DataField11pt-SingleChar">
    <w:name w:val="Data Field 11pt-Single Char"/>
    <w:link w:val="DataField11pt-Single"/>
    <w:rsid w:val="007C70BD"/>
    <w:rPr>
      <w:rFonts w:ascii="Arial" w:eastAsia="SimSun" w:hAnsi="Arial" w:cs="Times New Roman"/>
      <w:sz w:val="22"/>
    </w:rPr>
  </w:style>
  <w:style w:type="character" w:customStyle="1" w:styleId="BalloonTextChar1">
    <w:name w:val="Balloon Text Char1"/>
    <w:uiPriority w:val="99"/>
    <w:semiHidden/>
    <w:rsid w:val="007C70BD"/>
    <w:rPr>
      <w:rFonts w:ascii="Lucida Grande" w:hAnsi="Lucida Grande"/>
      <w:sz w:val="18"/>
      <w:szCs w:val="18"/>
    </w:rPr>
  </w:style>
  <w:style w:type="paragraph" w:customStyle="1" w:styleId="checkbox">
    <w:name w:val="checkbox"/>
    <w:basedOn w:val="Normal"/>
    <w:rsid w:val="007C70BD"/>
    <w:pPr>
      <w:pBdr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pBdr>
      <w:autoSpaceDE w:val="0"/>
      <w:autoSpaceDN w:val="0"/>
      <w:jc w:val="center"/>
    </w:pPr>
    <w:rPr>
      <w:rFonts w:ascii="Times" w:hAnsi="Times" w:cs="Times"/>
      <w:noProof/>
      <w:color w:val="0000FF"/>
      <w:sz w:val="18"/>
      <w:szCs w:val="18"/>
      <w:lang w:eastAsia="en-US"/>
    </w:rPr>
  </w:style>
  <w:style w:type="paragraph" w:styleId="Title">
    <w:name w:val="Title"/>
    <w:aliases w:val="title"/>
    <w:basedOn w:val="Normal"/>
    <w:link w:val="TitleChar"/>
    <w:uiPriority w:val="10"/>
    <w:qFormat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7C70BD"/>
    <w:rPr>
      <w:rFonts w:ascii="Times" w:eastAsia="Times New Roman" w:hAnsi="Times" w:cs="Times New Roman"/>
      <w:sz w:val="20"/>
      <w:szCs w:val="20"/>
    </w:rPr>
  </w:style>
  <w:style w:type="character" w:customStyle="1" w:styleId="smallerfont">
    <w:name w:val="smallerfont"/>
    <w:basedOn w:val="DefaultParagraphFont"/>
    <w:rsid w:val="007C70BD"/>
  </w:style>
  <w:style w:type="paragraph" w:customStyle="1" w:styleId="svarticlesection">
    <w:name w:val="svarticle section"/>
    <w:basedOn w:val="Normal"/>
    <w:rsid w:val="007C70BD"/>
    <w:pPr>
      <w:spacing w:beforeLines="1" w:afterLines="1"/>
    </w:pPr>
    <w:rPr>
      <w:rFonts w:ascii="Times" w:eastAsia="Cambria" w:hAnsi="Times"/>
      <w:sz w:val="20"/>
      <w:szCs w:val="20"/>
      <w:lang w:eastAsia="en-US"/>
    </w:rPr>
  </w:style>
  <w:style w:type="paragraph" w:styleId="ListBullet">
    <w:name w:val="List Bullet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2">
    <w:name w:val="List Bullet 2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3">
    <w:name w:val="List Bullet 3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4">
    <w:name w:val="List Bullet 4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5">
    <w:name w:val="List Bullet 5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">
    <w:name w:val="List Number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2">
    <w:name w:val="List Number 2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3">
    <w:name w:val="List Number 3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4">
    <w:name w:val="List Number 4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5">
    <w:name w:val="List Number 5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customStyle="1" w:styleId="QuickA">
    <w:name w:val="Quick A."/>
    <w:basedOn w:val="Normal"/>
    <w:rsid w:val="007C70BD"/>
    <w:pPr>
      <w:widowControl w:val="0"/>
      <w:autoSpaceDE w:val="0"/>
      <w:autoSpaceDN w:val="0"/>
    </w:pPr>
    <w:rPr>
      <w:rFonts w:ascii="Arial" w:hAnsi="Arial"/>
      <w:sz w:val="22"/>
      <w:lang w:eastAsia="en-US"/>
    </w:rPr>
  </w:style>
  <w:style w:type="paragraph" w:customStyle="1" w:styleId="ReminderList1">
    <w:name w:val="Reminder List 1"/>
    <w:basedOn w:val="Normal"/>
    <w:rsid w:val="007C70BD"/>
    <w:pPr>
      <w:tabs>
        <w:tab w:val="left" w:pos="360"/>
      </w:tabs>
      <w:autoSpaceDE w:val="0"/>
      <w:autoSpaceDN w:val="0"/>
      <w:spacing w:after="120" w:line="260" w:lineRule="atLeast"/>
    </w:pPr>
    <w:rPr>
      <w:rFonts w:ascii="Helvetica" w:hAnsi="Helvetica" w:cs="Helvetica"/>
      <w:b/>
      <w:bCs/>
      <w:color w:val="000000"/>
      <w:sz w:val="22"/>
      <w:szCs w:val="22"/>
      <w:lang w:eastAsia="en-US"/>
    </w:rPr>
  </w:style>
  <w:style w:type="paragraph" w:customStyle="1" w:styleId="ReminderList2">
    <w:name w:val="Reminder List 2"/>
    <w:basedOn w:val="Normal"/>
    <w:rsid w:val="007C70BD"/>
    <w:pPr>
      <w:tabs>
        <w:tab w:val="left" w:pos="720"/>
      </w:tabs>
      <w:autoSpaceDE w:val="0"/>
      <w:autoSpaceDN w:val="0"/>
      <w:spacing w:after="60" w:line="260" w:lineRule="atLeast"/>
    </w:pPr>
    <w:rPr>
      <w:rFonts w:ascii="Helvetica" w:hAnsi="Helvetica" w:cs="Helvetica"/>
      <w:color w:val="000000"/>
      <w:sz w:val="22"/>
      <w:szCs w:val="22"/>
      <w:lang w:eastAsia="en-US"/>
    </w:rPr>
  </w:style>
  <w:style w:type="paragraph" w:customStyle="1" w:styleId="ReminderList3">
    <w:name w:val="Reminder List 3"/>
    <w:basedOn w:val="Normal"/>
    <w:rsid w:val="007C70BD"/>
    <w:pPr>
      <w:tabs>
        <w:tab w:val="left" w:pos="1080"/>
      </w:tabs>
      <w:autoSpaceDE w:val="0"/>
      <w:autoSpaceDN w:val="0"/>
      <w:spacing w:after="60"/>
    </w:pPr>
    <w:rPr>
      <w:rFonts w:ascii="Helvetica" w:hAnsi="Helvetica" w:cs="Helvetica"/>
      <w:sz w:val="22"/>
      <w:szCs w:val="22"/>
      <w:lang w:eastAsia="en-US"/>
    </w:rPr>
  </w:style>
  <w:style w:type="paragraph" w:styleId="BodyTextIndent">
    <w:name w:val="Body Text Indent"/>
    <w:basedOn w:val="Normal"/>
    <w:link w:val="BodyTextIndentChar"/>
    <w:rsid w:val="007C70BD"/>
    <w:pPr>
      <w:autoSpaceDE w:val="0"/>
      <w:autoSpaceDN w:val="0"/>
      <w:ind w:left="720"/>
      <w:jc w:val="both"/>
    </w:pPr>
    <w:rPr>
      <w:rFonts w:ascii="Arial" w:hAnsi="Arial"/>
      <w:color w:val="FF0000"/>
      <w:sz w:val="20"/>
      <w:szCs w:val="20"/>
      <w:lang w:eastAsia="en-US"/>
    </w:rPr>
  </w:style>
  <w:style w:type="character" w:customStyle="1" w:styleId="BodyTextIndentChar">
    <w:name w:val="Body Text Indent Char"/>
    <w:basedOn w:val="DefaultParagraphFont"/>
    <w:link w:val="BodyTextIndent"/>
    <w:rsid w:val="007C70BD"/>
    <w:rPr>
      <w:rFonts w:ascii="Arial" w:eastAsia="Times New Roman" w:hAnsi="Arial" w:cs="Times New Roman"/>
      <w:color w:val="FF0000"/>
      <w:sz w:val="20"/>
      <w:szCs w:val="20"/>
    </w:rPr>
  </w:style>
  <w:style w:type="paragraph" w:customStyle="1" w:styleId="DataField10pt">
    <w:name w:val="Data Field 10pt"/>
    <w:basedOn w:val="Normal"/>
    <w:rsid w:val="007C70BD"/>
    <w:pPr>
      <w:autoSpaceDE w:val="0"/>
      <w:autoSpaceDN w:val="0"/>
    </w:pPr>
    <w:rPr>
      <w:rFonts w:ascii="Arial" w:hAnsi="Arial" w:cs="Arial"/>
      <w:sz w:val="20"/>
      <w:szCs w:val="20"/>
      <w:lang w:eastAsia="en-US"/>
    </w:rPr>
  </w:style>
  <w:style w:type="paragraph" w:customStyle="1" w:styleId="FormFooter">
    <w:name w:val="Form Footer"/>
    <w:basedOn w:val="Normal"/>
    <w:rsid w:val="007C70BD"/>
    <w:pPr>
      <w:tabs>
        <w:tab w:val="center" w:pos="5328"/>
        <w:tab w:val="right" w:pos="10728"/>
      </w:tabs>
      <w:autoSpaceDE w:val="0"/>
      <w:autoSpaceDN w:val="0"/>
      <w:ind w:left="58"/>
    </w:pPr>
    <w:rPr>
      <w:rFonts w:ascii="Arial" w:hAnsi="Arial" w:cs="Arial"/>
      <w:sz w:val="16"/>
      <w:szCs w:val="16"/>
      <w:lang w:eastAsia="en-US"/>
    </w:rPr>
  </w:style>
  <w:style w:type="paragraph" w:customStyle="1" w:styleId="FormFooterBorder">
    <w:name w:val="FormFooter/Border"/>
    <w:basedOn w:val="Footer"/>
    <w:rsid w:val="007C70BD"/>
    <w:pPr>
      <w:pBdr>
        <w:top w:val="single" w:sz="6" w:space="1" w:color="auto"/>
      </w:pBdr>
      <w:tabs>
        <w:tab w:val="clear" w:pos="4320"/>
        <w:tab w:val="clear" w:pos="8640"/>
        <w:tab w:val="center" w:pos="5400"/>
        <w:tab w:val="right" w:pos="10800"/>
      </w:tabs>
      <w:autoSpaceDE w:val="0"/>
      <w:autoSpaceDN w:val="0"/>
    </w:pPr>
    <w:rPr>
      <w:rFonts w:ascii="Arial" w:eastAsia="Times New Roman" w:hAnsi="Arial" w:cs="Arial"/>
      <w:sz w:val="16"/>
      <w:szCs w:val="16"/>
    </w:rPr>
  </w:style>
  <w:style w:type="paragraph" w:customStyle="1" w:styleId="HeadingNote">
    <w:name w:val="Heading Note"/>
    <w:basedOn w:val="Normal"/>
    <w:rsid w:val="007C70BD"/>
    <w:pPr>
      <w:autoSpaceDE w:val="0"/>
      <w:autoSpaceDN w:val="0"/>
      <w:spacing w:before="40" w:after="40"/>
      <w:jc w:val="center"/>
    </w:pPr>
    <w:rPr>
      <w:rFonts w:ascii="Arial" w:hAnsi="Arial" w:cs="Arial"/>
      <w:i/>
      <w:iCs/>
      <w:sz w:val="16"/>
      <w:szCs w:val="16"/>
      <w:lang w:eastAsia="en-US"/>
    </w:rPr>
  </w:style>
  <w:style w:type="paragraph" w:customStyle="1" w:styleId="NameofApplicant">
    <w:name w:val="Name of Applicant"/>
    <w:basedOn w:val="Normal"/>
    <w:rsid w:val="007C70BD"/>
    <w:pPr>
      <w:autoSpaceDE w:val="0"/>
      <w:autoSpaceDN w:val="0"/>
    </w:pPr>
    <w:rPr>
      <w:rFonts w:ascii="Arial" w:hAnsi="Arial" w:cs="Arial"/>
      <w:sz w:val="16"/>
      <w:szCs w:val="15"/>
      <w:lang w:eastAsia="en-US"/>
    </w:rPr>
  </w:style>
  <w:style w:type="paragraph" w:customStyle="1" w:styleId="Arial10BoldText">
    <w:name w:val="Arial10BoldText"/>
    <w:basedOn w:val="Normal"/>
    <w:rsid w:val="007C70BD"/>
    <w:pPr>
      <w:autoSpaceDE w:val="0"/>
      <w:autoSpaceDN w:val="0"/>
      <w:spacing w:before="20" w:after="20"/>
    </w:pPr>
    <w:rPr>
      <w:rFonts w:ascii="Arial" w:hAnsi="Arial" w:cs="Arial"/>
      <w:b/>
      <w:bCs/>
      <w:sz w:val="20"/>
      <w:szCs w:val="20"/>
      <w:lang w:eastAsia="en-US"/>
    </w:rPr>
  </w:style>
  <w:style w:type="paragraph" w:customStyle="1" w:styleId="FormFieldCaption">
    <w:name w:val="Form Field Caption"/>
    <w:basedOn w:val="Normal"/>
    <w:rsid w:val="007C70BD"/>
    <w:pPr>
      <w:tabs>
        <w:tab w:val="left" w:pos="270"/>
      </w:tabs>
      <w:autoSpaceDE w:val="0"/>
      <w:autoSpaceDN w:val="0"/>
    </w:pPr>
    <w:rPr>
      <w:rFonts w:ascii="Arial" w:hAnsi="Arial" w:cs="Arial"/>
      <w:sz w:val="16"/>
      <w:szCs w:val="16"/>
      <w:lang w:eastAsia="en-US"/>
    </w:rPr>
  </w:style>
  <w:style w:type="paragraph" w:customStyle="1" w:styleId="FormFieldCaption7pt">
    <w:name w:val="Form Field Caption 7pt"/>
    <w:basedOn w:val="Normal"/>
    <w:rsid w:val="007C70BD"/>
    <w:pPr>
      <w:tabs>
        <w:tab w:val="left" w:pos="252"/>
      </w:tabs>
      <w:autoSpaceDE w:val="0"/>
      <w:autoSpaceDN w:val="0"/>
    </w:pPr>
    <w:rPr>
      <w:rFonts w:ascii="Arial" w:hAnsi="Arial" w:cs="Arial"/>
      <w:sz w:val="14"/>
      <w:szCs w:val="14"/>
      <w:lang w:eastAsia="en-US"/>
    </w:rPr>
  </w:style>
  <w:style w:type="paragraph" w:customStyle="1" w:styleId="PIHeader">
    <w:name w:val="PI Header"/>
    <w:basedOn w:val="Normal"/>
    <w:rsid w:val="007C70BD"/>
    <w:pPr>
      <w:autoSpaceDE w:val="0"/>
      <w:autoSpaceDN w:val="0"/>
      <w:spacing w:after="40"/>
      <w:ind w:left="864"/>
    </w:pPr>
    <w:rPr>
      <w:rFonts w:ascii="Arial" w:hAnsi="Arial" w:cs="Arial"/>
      <w:noProof/>
      <w:sz w:val="16"/>
      <w:szCs w:val="20"/>
      <w:lang w:eastAsia="en-US"/>
    </w:rPr>
  </w:style>
  <w:style w:type="paragraph" w:customStyle="1" w:styleId="HeadNoteNotItalics">
    <w:name w:val="HeadNoteNotItalics"/>
    <w:basedOn w:val="HeadingNote"/>
    <w:rsid w:val="007C70BD"/>
    <w:rPr>
      <w:i w:val="0"/>
    </w:rPr>
  </w:style>
  <w:style w:type="paragraph" w:styleId="Subtitle">
    <w:name w:val="Subtitle"/>
    <w:basedOn w:val="Normal"/>
    <w:next w:val="Normal"/>
    <w:link w:val="SubtitleChar"/>
    <w:qFormat/>
    <w:rsid w:val="007C70BD"/>
    <w:pPr>
      <w:keepNext/>
      <w:autoSpaceDE w:val="0"/>
      <w:autoSpaceDN w:val="0"/>
      <w:spacing w:before="360" w:after="120"/>
      <w:outlineLvl w:val="1"/>
    </w:pPr>
    <w:rPr>
      <w:rFonts w:ascii="Arial" w:hAnsi="Arial"/>
      <w:b/>
      <w:sz w:val="22"/>
      <w:lang w:eastAsia="en-US"/>
    </w:rPr>
  </w:style>
  <w:style w:type="character" w:customStyle="1" w:styleId="SubtitleChar">
    <w:name w:val="Subtitle Char"/>
    <w:basedOn w:val="DefaultParagraphFont"/>
    <w:link w:val="Subtitle"/>
    <w:rsid w:val="007C70BD"/>
    <w:rPr>
      <w:rFonts w:ascii="Arial" w:eastAsia="Times New Roman" w:hAnsi="Arial" w:cs="Times New Roman"/>
      <w:b/>
      <w:sz w:val="22"/>
    </w:rPr>
  </w:style>
  <w:style w:type="paragraph" w:customStyle="1" w:styleId="Subtitle2">
    <w:name w:val="Subtitle 2"/>
    <w:basedOn w:val="Subtitle"/>
    <w:rsid w:val="007C70BD"/>
    <w:pPr>
      <w:spacing w:before="240" w:after="0"/>
    </w:pPr>
    <w:rPr>
      <w:bCs/>
      <w:szCs w:val="20"/>
      <w:u w:val="single"/>
    </w:rPr>
  </w:style>
  <w:style w:type="paragraph" w:styleId="PlainText">
    <w:name w:val="Plain Text"/>
    <w:basedOn w:val="Normal"/>
    <w:link w:val="PlainTextChar"/>
    <w:unhideWhenUsed/>
    <w:rsid w:val="007C70BD"/>
    <w:rPr>
      <w:rFonts w:ascii="Consolas" w:eastAsia="Calibri" w:hAnsi="Consolas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rsid w:val="007C70BD"/>
    <w:rPr>
      <w:rFonts w:ascii="Consolas" w:eastAsia="Calibri" w:hAnsi="Consolas" w:cs="Times New Roman"/>
      <w:sz w:val="21"/>
      <w:szCs w:val="21"/>
    </w:rPr>
  </w:style>
  <w:style w:type="paragraph" w:styleId="TOC1">
    <w:name w:val="toc 1"/>
    <w:basedOn w:val="Normal"/>
    <w:next w:val="Normal"/>
    <w:autoRedefine/>
    <w:rsid w:val="007C70BD"/>
    <w:pPr>
      <w:tabs>
        <w:tab w:val="left" w:pos="360"/>
        <w:tab w:val="right" w:leader="dot" w:pos="9360"/>
      </w:tabs>
      <w:spacing w:line="360" w:lineRule="auto"/>
    </w:pPr>
    <w:rPr>
      <w:rFonts w:ascii="Arial" w:hAnsi="Arial" w:cs="Arial"/>
      <w:noProof/>
      <w:sz w:val="21"/>
      <w:szCs w:val="20"/>
      <w:lang w:eastAsia="en-US"/>
    </w:rPr>
  </w:style>
  <w:style w:type="paragraph" w:styleId="FootnoteText">
    <w:name w:val="footnote text"/>
    <w:basedOn w:val="Normal"/>
    <w:link w:val="FootnoteTextChar"/>
    <w:rsid w:val="007C70BD"/>
    <w:rPr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rsid w:val="007C70BD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rsid w:val="007C70BD"/>
    <w:rPr>
      <w:vertAlign w:val="superscript"/>
    </w:rPr>
  </w:style>
  <w:style w:type="numbering" w:customStyle="1" w:styleId="Pagenumbering">
    <w:name w:val="Page numbering"/>
    <w:basedOn w:val="NoList"/>
    <w:rsid w:val="007C70BD"/>
    <w:pPr>
      <w:numPr>
        <w:numId w:val="8"/>
      </w:numPr>
    </w:pPr>
  </w:style>
  <w:style w:type="numbering" w:styleId="111111">
    <w:name w:val="Outline List 2"/>
    <w:basedOn w:val="NoList"/>
    <w:rsid w:val="007C70BD"/>
    <w:pPr>
      <w:numPr>
        <w:numId w:val="7"/>
      </w:numPr>
    </w:pPr>
  </w:style>
  <w:style w:type="numbering" w:customStyle="1" w:styleId="Style1">
    <w:name w:val="Style1"/>
    <w:basedOn w:val="NoList"/>
    <w:next w:val="Pagenumbering"/>
    <w:rsid w:val="007C70BD"/>
    <w:pPr>
      <w:numPr>
        <w:numId w:val="6"/>
      </w:numPr>
    </w:pPr>
  </w:style>
  <w:style w:type="numbering" w:customStyle="1" w:styleId="Style2">
    <w:name w:val="Style2"/>
    <w:basedOn w:val="NoList"/>
    <w:rsid w:val="007C70BD"/>
    <w:pPr>
      <w:numPr>
        <w:numId w:val="9"/>
      </w:numPr>
    </w:pPr>
  </w:style>
  <w:style w:type="paragraph" w:customStyle="1" w:styleId="1Roman">
    <w:name w:val="1Roman"/>
    <w:rsid w:val="007C70BD"/>
    <w:pPr>
      <w:tabs>
        <w:tab w:val="left" w:pos="720"/>
      </w:tabs>
      <w:autoSpaceDE w:val="0"/>
      <w:autoSpaceDN w:val="0"/>
      <w:adjustRightInd w:val="0"/>
      <w:ind w:left="720" w:hanging="720"/>
    </w:pPr>
    <w:rPr>
      <w:rFonts w:ascii="Times New Roman" w:eastAsia="Batang" w:hAnsi="Times New Roman" w:cs="Times New Roman"/>
      <w:sz w:val="20"/>
    </w:rPr>
  </w:style>
  <w:style w:type="character" w:customStyle="1" w:styleId="rprtid">
    <w:name w:val="rprtid"/>
    <w:basedOn w:val="DefaultParagraphFont"/>
    <w:rsid w:val="007C70BD"/>
  </w:style>
  <w:style w:type="paragraph" w:customStyle="1" w:styleId="rprtbody">
    <w:name w:val="rprtbody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paragraph" w:customStyle="1" w:styleId="aux">
    <w:name w:val="aux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character" w:customStyle="1" w:styleId="src">
    <w:name w:val="src"/>
    <w:basedOn w:val="DefaultParagraphFont"/>
    <w:rsid w:val="007C70BD"/>
  </w:style>
  <w:style w:type="character" w:customStyle="1" w:styleId="jrnl">
    <w:name w:val="jrnl"/>
    <w:basedOn w:val="DefaultParagraphFont"/>
    <w:rsid w:val="007C70BD"/>
  </w:style>
  <w:style w:type="paragraph" w:customStyle="1" w:styleId="desc">
    <w:name w:val="desc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paragraph" w:customStyle="1" w:styleId="details">
    <w:name w:val="details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numbering" w:customStyle="1" w:styleId="TAFList">
    <w:name w:val="TAF List"/>
    <w:rsid w:val="007C70BD"/>
    <w:pPr>
      <w:numPr>
        <w:numId w:val="10"/>
      </w:numPr>
    </w:pPr>
  </w:style>
  <w:style w:type="character" w:customStyle="1" w:styleId="SubheadinParagraph">
    <w:name w:val="Subhead in Paragraph"/>
    <w:basedOn w:val="DefaultParagraphFont"/>
    <w:rsid w:val="007C70BD"/>
  </w:style>
  <w:style w:type="paragraph" w:styleId="Date">
    <w:name w:val="Date"/>
    <w:aliases w:val="d"/>
    <w:basedOn w:val="Normal"/>
    <w:next w:val="Normal"/>
    <w:link w:val="Date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DateChar">
    <w:name w:val="Date Char"/>
    <w:aliases w:val="d Char"/>
    <w:basedOn w:val="DefaultParagraphFont"/>
    <w:link w:val="Date"/>
    <w:rsid w:val="007C70BD"/>
    <w:rPr>
      <w:rFonts w:ascii="Arial" w:eastAsia="Times New Roman" w:hAnsi="Arial" w:cs="Times New Roman"/>
      <w:sz w:val="22"/>
    </w:rPr>
  </w:style>
  <w:style w:type="paragraph" w:styleId="BlockText">
    <w:name w:val="Block Text"/>
    <w:basedOn w:val="Normal"/>
    <w:rsid w:val="007C70BD"/>
    <w:pPr>
      <w:autoSpaceDE w:val="0"/>
      <w:autoSpaceDN w:val="0"/>
      <w:spacing w:after="120"/>
      <w:ind w:left="1440" w:right="1440"/>
    </w:pPr>
    <w:rPr>
      <w:rFonts w:ascii="Arial" w:hAnsi="Arial" w:cs="Times"/>
      <w:sz w:val="22"/>
      <w:lang w:eastAsia="en-US"/>
    </w:rPr>
  </w:style>
  <w:style w:type="paragraph" w:styleId="BodyTextFirstIndent">
    <w:name w:val="Body Text First Indent"/>
    <w:basedOn w:val="BodyText"/>
    <w:link w:val="BodyTextFirstIndentChar"/>
    <w:rsid w:val="007C70BD"/>
    <w:pPr>
      <w:autoSpaceDE w:val="0"/>
      <w:autoSpaceDN w:val="0"/>
      <w:spacing w:before="0" w:after="120" w:line="240" w:lineRule="auto"/>
      <w:ind w:firstLine="210"/>
      <w:jc w:val="left"/>
    </w:pPr>
    <w:rPr>
      <w:rFonts w:ascii="Arial" w:hAnsi="Arial"/>
      <w:sz w:val="22"/>
      <w:szCs w:val="24"/>
    </w:rPr>
  </w:style>
  <w:style w:type="character" w:customStyle="1" w:styleId="BodyTextFirstIndentChar">
    <w:name w:val="Body Text First Indent Char"/>
    <w:basedOn w:val="BodyTextChar"/>
    <w:link w:val="BodyTextFirstIndent"/>
    <w:rsid w:val="007C70BD"/>
    <w:rPr>
      <w:rFonts w:ascii="Arial" w:eastAsia="Times" w:hAnsi="Arial" w:cs="Times New Roman"/>
      <w:sz w:val="22"/>
    </w:rPr>
  </w:style>
  <w:style w:type="character" w:customStyle="1" w:styleId="BodyTextChar1">
    <w:name w:val="Body Text Char1"/>
    <w:aliases w:val="bt Char1"/>
    <w:link w:val="BodyText"/>
    <w:rsid w:val="007C70BD"/>
    <w:rPr>
      <w:rFonts w:ascii="Times" w:eastAsia="Times" w:hAnsi="Times" w:cs="Times New Roman"/>
      <w:szCs w:val="20"/>
    </w:rPr>
  </w:style>
  <w:style w:type="paragraph" w:styleId="BodyTextFirstIndent2">
    <w:name w:val="Body Text First Indent 2"/>
    <w:basedOn w:val="BodyTextIndent"/>
    <w:link w:val="BodyTextFirstIndent2Char"/>
    <w:rsid w:val="007C70BD"/>
    <w:pPr>
      <w:spacing w:after="120"/>
      <w:ind w:left="360" w:firstLine="210"/>
      <w:jc w:val="left"/>
    </w:pPr>
    <w:rPr>
      <w:sz w:val="22"/>
      <w:szCs w:val="24"/>
    </w:rPr>
  </w:style>
  <w:style w:type="character" w:customStyle="1" w:styleId="BodyTextFirstIndent2Char">
    <w:name w:val="Body Text First Indent 2 Char"/>
    <w:basedOn w:val="BodyTextIndentChar"/>
    <w:link w:val="BodyTextFirstIndent2"/>
    <w:rsid w:val="007C70BD"/>
    <w:rPr>
      <w:rFonts w:ascii="Arial" w:eastAsia="Times New Roman" w:hAnsi="Arial" w:cs="Times New Roman"/>
      <w:color w:val="FF0000"/>
      <w:sz w:val="22"/>
      <w:szCs w:val="20"/>
    </w:rPr>
  </w:style>
  <w:style w:type="paragraph" w:styleId="BodyTextIndent3">
    <w:name w:val="Body Text Indent 3"/>
    <w:basedOn w:val="Normal"/>
    <w:link w:val="BodyTextIndent3Char"/>
    <w:rsid w:val="007C70BD"/>
    <w:pPr>
      <w:autoSpaceDE w:val="0"/>
      <w:autoSpaceDN w:val="0"/>
      <w:spacing w:after="120"/>
      <w:ind w:left="360"/>
    </w:pPr>
    <w:rPr>
      <w:rFonts w:ascii="Arial" w:hAnsi="Arial"/>
      <w:sz w:val="16"/>
      <w:szCs w:val="16"/>
      <w:lang w:eastAsia="en-US"/>
    </w:rPr>
  </w:style>
  <w:style w:type="character" w:customStyle="1" w:styleId="BodyTextIndent3Char">
    <w:name w:val="Body Text Indent 3 Char"/>
    <w:basedOn w:val="DefaultParagraphFont"/>
    <w:link w:val="BodyTextIndent3"/>
    <w:rsid w:val="007C70BD"/>
    <w:rPr>
      <w:rFonts w:ascii="Arial" w:eastAsia="Times New Roman" w:hAnsi="Arial" w:cs="Times New Roman"/>
      <w:sz w:val="16"/>
      <w:szCs w:val="16"/>
    </w:rPr>
  </w:style>
  <w:style w:type="paragraph" w:styleId="Closing">
    <w:name w:val="Closing"/>
    <w:basedOn w:val="Normal"/>
    <w:link w:val="ClosingChar"/>
    <w:rsid w:val="007C70BD"/>
    <w:pPr>
      <w:autoSpaceDE w:val="0"/>
      <w:autoSpaceDN w:val="0"/>
      <w:ind w:left="4320"/>
    </w:pPr>
    <w:rPr>
      <w:rFonts w:ascii="Arial" w:hAnsi="Arial"/>
      <w:sz w:val="22"/>
      <w:lang w:eastAsia="en-US"/>
    </w:rPr>
  </w:style>
  <w:style w:type="character" w:customStyle="1" w:styleId="ClosingChar">
    <w:name w:val="Closing Char"/>
    <w:basedOn w:val="DefaultParagraphFont"/>
    <w:link w:val="Closing"/>
    <w:rsid w:val="007C70BD"/>
    <w:rPr>
      <w:rFonts w:ascii="Arial" w:eastAsia="Times New Roman" w:hAnsi="Arial" w:cs="Times New Roman"/>
      <w:sz w:val="22"/>
    </w:rPr>
  </w:style>
  <w:style w:type="paragraph" w:styleId="E-mailSignature">
    <w:name w:val="E-mail Signature"/>
    <w:basedOn w:val="Normal"/>
    <w:link w:val="E-mailSignature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E-mailSignatureChar">
    <w:name w:val="E-mail Signature Char"/>
    <w:basedOn w:val="DefaultParagraphFont"/>
    <w:link w:val="E-mailSignature"/>
    <w:rsid w:val="007C70BD"/>
    <w:rPr>
      <w:rFonts w:ascii="Arial" w:eastAsia="Times New Roman" w:hAnsi="Arial" w:cs="Times New Roman"/>
      <w:sz w:val="22"/>
    </w:rPr>
  </w:style>
  <w:style w:type="paragraph" w:styleId="EndnoteText">
    <w:name w:val="endnote text"/>
    <w:basedOn w:val="Normal"/>
    <w:link w:val="EndnoteTextChar"/>
    <w:rsid w:val="007C70BD"/>
    <w:pPr>
      <w:autoSpaceDE w:val="0"/>
      <w:autoSpaceDN w:val="0"/>
    </w:pPr>
    <w:rPr>
      <w:rFonts w:ascii="Arial" w:hAnsi="Arial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rsid w:val="007C70BD"/>
    <w:rPr>
      <w:rFonts w:ascii="Arial" w:eastAsia="Times New Roman" w:hAnsi="Arial" w:cs="Times New Roman"/>
      <w:sz w:val="20"/>
      <w:szCs w:val="20"/>
    </w:rPr>
  </w:style>
  <w:style w:type="paragraph" w:styleId="EnvelopeAddress">
    <w:name w:val="envelope address"/>
    <w:basedOn w:val="Normal"/>
    <w:rsid w:val="007C70BD"/>
    <w:pPr>
      <w:framePr w:w="7920" w:h="1980" w:hRule="exact" w:hSpace="180" w:wrap="auto" w:hAnchor="page" w:xAlign="center" w:yAlign="bottom"/>
      <w:autoSpaceDE w:val="0"/>
      <w:autoSpaceDN w:val="0"/>
      <w:ind w:left="2880"/>
    </w:pPr>
    <w:rPr>
      <w:rFonts w:ascii="Arial" w:hAnsi="Arial" w:cs="Arial"/>
      <w:sz w:val="22"/>
      <w:lang w:eastAsia="en-US"/>
    </w:rPr>
  </w:style>
  <w:style w:type="paragraph" w:styleId="EnvelopeReturn">
    <w:name w:val="envelope return"/>
    <w:basedOn w:val="Normal"/>
    <w:rsid w:val="007C70BD"/>
    <w:pPr>
      <w:autoSpaceDE w:val="0"/>
      <w:autoSpaceDN w:val="0"/>
    </w:pPr>
    <w:rPr>
      <w:rFonts w:ascii="Arial" w:hAnsi="Arial" w:cs="Arial"/>
      <w:sz w:val="20"/>
      <w:szCs w:val="20"/>
      <w:lang w:eastAsia="en-US"/>
    </w:rPr>
  </w:style>
  <w:style w:type="paragraph" w:styleId="HTMLAddress">
    <w:name w:val="HTML Address"/>
    <w:basedOn w:val="Normal"/>
    <w:link w:val="HTMLAddressChar"/>
    <w:uiPriority w:val="99"/>
    <w:rsid w:val="007C70BD"/>
    <w:pPr>
      <w:autoSpaceDE w:val="0"/>
      <w:autoSpaceDN w:val="0"/>
    </w:pPr>
    <w:rPr>
      <w:rFonts w:ascii="Arial" w:hAnsi="Arial"/>
      <w:i/>
      <w:iCs/>
      <w:sz w:val="22"/>
      <w:lang w:eastAsia="en-US"/>
    </w:rPr>
  </w:style>
  <w:style w:type="character" w:customStyle="1" w:styleId="HTMLAddressChar">
    <w:name w:val="HTML Address Char"/>
    <w:basedOn w:val="DefaultParagraphFont"/>
    <w:link w:val="HTMLAddress"/>
    <w:uiPriority w:val="99"/>
    <w:rsid w:val="007C70BD"/>
    <w:rPr>
      <w:rFonts w:ascii="Arial" w:eastAsia="Times New Roman" w:hAnsi="Arial" w:cs="Times New Roman"/>
      <w:i/>
      <w:iCs/>
      <w:sz w:val="22"/>
    </w:rPr>
  </w:style>
  <w:style w:type="paragraph" w:styleId="HTMLPreformatted">
    <w:name w:val="HTML Preformatted"/>
    <w:basedOn w:val="Normal"/>
    <w:link w:val="HTMLPreformattedChar"/>
    <w:rsid w:val="007C70BD"/>
    <w:pPr>
      <w:autoSpaceDE w:val="0"/>
      <w:autoSpaceDN w:val="0"/>
    </w:pPr>
    <w:rPr>
      <w:rFonts w:ascii="Courier New" w:hAnsi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rsid w:val="007C70BD"/>
    <w:rPr>
      <w:rFonts w:ascii="Courier New" w:eastAsia="Times New Roman" w:hAnsi="Courier New" w:cs="Times New Roman"/>
      <w:sz w:val="20"/>
      <w:szCs w:val="20"/>
    </w:rPr>
  </w:style>
  <w:style w:type="paragraph" w:styleId="Index1">
    <w:name w:val="index 1"/>
    <w:basedOn w:val="Normal"/>
    <w:next w:val="Normal"/>
    <w:autoRedefine/>
    <w:rsid w:val="007C70BD"/>
    <w:pPr>
      <w:autoSpaceDE w:val="0"/>
      <w:autoSpaceDN w:val="0"/>
      <w:ind w:left="240" w:hanging="240"/>
    </w:pPr>
    <w:rPr>
      <w:rFonts w:ascii="Arial" w:hAnsi="Arial" w:cs="Times"/>
      <w:sz w:val="22"/>
      <w:lang w:eastAsia="en-US"/>
    </w:rPr>
  </w:style>
  <w:style w:type="paragraph" w:styleId="Index2">
    <w:name w:val="index 2"/>
    <w:basedOn w:val="Normal"/>
    <w:next w:val="Normal"/>
    <w:autoRedefine/>
    <w:rsid w:val="007C70BD"/>
    <w:pPr>
      <w:autoSpaceDE w:val="0"/>
      <w:autoSpaceDN w:val="0"/>
      <w:ind w:left="480" w:hanging="240"/>
    </w:pPr>
    <w:rPr>
      <w:rFonts w:ascii="Arial" w:hAnsi="Arial" w:cs="Times"/>
      <w:sz w:val="22"/>
      <w:lang w:eastAsia="en-US"/>
    </w:rPr>
  </w:style>
  <w:style w:type="paragraph" w:styleId="Index3">
    <w:name w:val="index 3"/>
    <w:basedOn w:val="Normal"/>
    <w:next w:val="Normal"/>
    <w:autoRedefine/>
    <w:rsid w:val="007C70BD"/>
    <w:pPr>
      <w:autoSpaceDE w:val="0"/>
      <w:autoSpaceDN w:val="0"/>
      <w:ind w:left="720" w:hanging="240"/>
    </w:pPr>
    <w:rPr>
      <w:rFonts w:ascii="Arial" w:hAnsi="Arial" w:cs="Times"/>
      <w:sz w:val="22"/>
      <w:lang w:eastAsia="en-US"/>
    </w:rPr>
  </w:style>
  <w:style w:type="paragraph" w:styleId="Index4">
    <w:name w:val="index 4"/>
    <w:basedOn w:val="Normal"/>
    <w:next w:val="Normal"/>
    <w:autoRedefine/>
    <w:rsid w:val="007C70BD"/>
    <w:pPr>
      <w:autoSpaceDE w:val="0"/>
      <w:autoSpaceDN w:val="0"/>
      <w:ind w:left="960" w:hanging="240"/>
    </w:pPr>
    <w:rPr>
      <w:rFonts w:ascii="Arial" w:hAnsi="Arial" w:cs="Times"/>
      <w:sz w:val="22"/>
      <w:lang w:eastAsia="en-US"/>
    </w:rPr>
  </w:style>
  <w:style w:type="paragraph" w:styleId="Index5">
    <w:name w:val="index 5"/>
    <w:basedOn w:val="Normal"/>
    <w:next w:val="Normal"/>
    <w:autoRedefine/>
    <w:rsid w:val="007C70BD"/>
    <w:pPr>
      <w:autoSpaceDE w:val="0"/>
      <w:autoSpaceDN w:val="0"/>
      <w:ind w:left="1200" w:hanging="240"/>
    </w:pPr>
    <w:rPr>
      <w:rFonts w:ascii="Arial" w:hAnsi="Arial" w:cs="Times"/>
      <w:sz w:val="22"/>
      <w:lang w:eastAsia="en-US"/>
    </w:rPr>
  </w:style>
  <w:style w:type="paragraph" w:styleId="Index6">
    <w:name w:val="index 6"/>
    <w:basedOn w:val="Normal"/>
    <w:next w:val="Normal"/>
    <w:autoRedefine/>
    <w:rsid w:val="007C70BD"/>
    <w:pPr>
      <w:autoSpaceDE w:val="0"/>
      <w:autoSpaceDN w:val="0"/>
      <w:ind w:left="1440" w:hanging="240"/>
    </w:pPr>
    <w:rPr>
      <w:rFonts w:ascii="Arial" w:hAnsi="Arial" w:cs="Times"/>
      <w:sz w:val="22"/>
      <w:lang w:eastAsia="en-US"/>
    </w:rPr>
  </w:style>
  <w:style w:type="paragraph" w:styleId="Index7">
    <w:name w:val="index 7"/>
    <w:basedOn w:val="Normal"/>
    <w:next w:val="Normal"/>
    <w:autoRedefine/>
    <w:rsid w:val="007C70BD"/>
    <w:pPr>
      <w:autoSpaceDE w:val="0"/>
      <w:autoSpaceDN w:val="0"/>
      <w:ind w:left="1680" w:hanging="240"/>
    </w:pPr>
    <w:rPr>
      <w:rFonts w:ascii="Arial" w:hAnsi="Arial" w:cs="Times"/>
      <w:sz w:val="22"/>
      <w:lang w:eastAsia="en-US"/>
    </w:rPr>
  </w:style>
  <w:style w:type="paragraph" w:styleId="Index8">
    <w:name w:val="index 8"/>
    <w:basedOn w:val="Normal"/>
    <w:next w:val="Normal"/>
    <w:autoRedefine/>
    <w:rsid w:val="007C70BD"/>
    <w:pPr>
      <w:autoSpaceDE w:val="0"/>
      <w:autoSpaceDN w:val="0"/>
      <w:ind w:left="1920" w:hanging="240"/>
    </w:pPr>
    <w:rPr>
      <w:rFonts w:ascii="Arial" w:hAnsi="Arial" w:cs="Times"/>
      <w:sz w:val="22"/>
      <w:lang w:eastAsia="en-US"/>
    </w:rPr>
  </w:style>
  <w:style w:type="paragraph" w:styleId="Index9">
    <w:name w:val="index 9"/>
    <w:basedOn w:val="Normal"/>
    <w:next w:val="Normal"/>
    <w:autoRedefine/>
    <w:rsid w:val="007C70BD"/>
    <w:pPr>
      <w:autoSpaceDE w:val="0"/>
      <w:autoSpaceDN w:val="0"/>
      <w:ind w:left="2160" w:hanging="240"/>
    </w:pPr>
    <w:rPr>
      <w:rFonts w:ascii="Arial" w:hAnsi="Arial" w:cs="Times"/>
      <w:sz w:val="22"/>
      <w:lang w:eastAsia="en-US"/>
    </w:rPr>
  </w:style>
  <w:style w:type="paragraph" w:styleId="IndexHeading">
    <w:name w:val="index heading"/>
    <w:basedOn w:val="Normal"/>
    <w:next w:val="Index1"/>
    <w:rsid w:val="007C70BD"/>
    <w:pPr>
      <w:autoSpaceDE w:val="0"/>
      <w:autoSpaceDN w:val="0"/>
    </w:pPr>
    <w:rPr>
      <w:rFonts w:ascii="Arial" w:hAnsi="Arial" w:cs="Arial"/>
      <w:b/>
      <w:bCs/>
      <w:sz w:val="22"/>
      <w:lang w:eastAsia="en-US"/>
    </w:rPr>
  </w:style>
  <w:style w:type="paragraph" w:styleId="List2">
    <w:name w:val="List 2"/>
    <w:basedOn w:val="Normal"/>
    <w:rsid w:val="007C70BD"/>
    <w:pPr>
      <w:autoSpaceDE w:val="0"/>
      <w:autoSpaceDN w:val="0"/>
      <w:ind w:left="720" w:hanging="360"/>
    </w:pPr>
    <w:rPr>
      <w:rFonts w:ascii="Arial" w:hAnsi="Arial" w:cs="Times"/>
      <w:sz w:val="22"/>
      <w:lang w:eastAsia="en-US"/>
    </w:rPr>
  </w:style>
  <w:style w:type="paragraph" w:styleId="List3">
    <w:name w:val="List 3"/>
    <w:basedOn w:val="Normal"/>
    <w:rsid w:val="007C70BD"/>
    <w:pPr>
      <w:autoSpaceDE w:val="0"/>
      <w:autoSpaceDN w:val="0"/>
      <w:ind w:left="1080" w:hanging="360"/>
    </w:pPr>
    <w:rPr>
      <w:rFonts w:ascii="Arial" w:hAnsi="Arial" w:cs="Times"/>
      <w:sz w:val="22"/>
      <w:lang w:eastAsia="en-US"/>
    </w:rPr>
  </w:style>
  <w:style w:type="paragraph" w:styleId="List4">
    <w:name w:val="List 4"/>
    <w:basedOn w:val="Normal"/>
    <w:rsid w:val="007C70BD"/>
    <w:pPr>
      <w:autoSpaceDE w:val="0"/>
      <w:autoSpaceDN w:val="0"/>
      <w:ind w:left="1440" w:hanging="360"/>
    </w:pPr>
    <w:rPr>
      <w:rFonts w:ascii="Arial" w:hAnsi="Arial" w:cs="Times"/>
      <w:sz w:val="22"/>
      <w:lang w:eastAsia="en-US"/>
    </w:rPr>
  </w:style>
  <w:style w:type="paragraph" w:styleId="List5">
    <w:name w:val="List 5"/>
    <w:basedOn w:val="Normal"/>
    <w:rsid w:val="007C70BD"/>
    <w:pPr>
      <w:autoSpaceDE w:val="0"/>
      <w:autoSpaceDN w:val="0"/>
      <w:ind w:left="1800" w:hanging="360"/>
    </w:pPr>
    <w:rPr>
      <w:rFonts w:ascii="Arial" w:hAnsi="Arial" w:cs="Times"/>
      <w:sz w:val="22"/>
      <w:lang w:eastAsia="en-US"/>
    </w:rPr>
  </w:style>
  <w:style w:type="paragraph" w:styleId="ListContinue">
    <w:name w:val="List Continue"/>
    <w:basedOn w:val="Normal"/>
    <w:rsid w:val="007C70BD"/>
    <w:pPr>
      <w:autoSpaceDE w:val="0"/>
      <w:autoSpaceDN w:val="0"/>
      <w:spacing w:after="120"/>
      <w:ind w:left="360"/>
    </w:pPr>
    <w:rPr>
      <w:rFonts w:ascii="Arial" w:hAnsi="Arial" w:cs="Times"/>
      <w:sz w:val="22"/>
      <w:lang w:eastAsia="en-US"/>
    </w:rPr>
  </w:style>
  <w:style w:type="paragraph" w:styleId="ListContinue2">
    <w:name w:val="List Continue 2"/>
    <w:basedOn w:val="Normal"/>
    <w:rsid w:val="007C70BD"/>
    <w:pPr>
      <w:autoSpaceDE w:val="0"/>
      <w:autoSpaceDN w:val="0"/>
      <w:spacing w:after="120"/>
      <w:ind w:left="720"/>
    </w:pPr>
    <w:rPr>
      <w:rFonts w:ascii="Arial" w:hAnsi="Arial" w:cs="Times"/>
      <w:sz w:val="22"/>
      <w:lang w:eastAsia="en-US"/>
    </w:rPr>
  </w:style>
  <w:style w:type="paragraph" w:styleId="ListContinue3">
    <w:name w:val="List Continue 3"/>
    <w:basedOn w:val="Normal"/>
    <w:rsid w:val="007C70BD"/>
    <w:pPr>
      <w:autoSpaceDE w:val="0"/>
      <w:autoSpaceDN w:val="0"/>
      <w:spacing w:after="120"/>
      <w:ind w:left="1080"/>
    </w:pPr>
    <w:rPr>
      <w:rFonts w:ascii="Arial" w:hAnsi="Arial" w:cs="Times"/>
      <w:sz w:val="22"/>
      <w:lang w:eastAsia="en-US"/>
    </w:rPr>
  </w:style>
  <w:style w:type="paragraph" w:styleId="ListContinue4">
    <w:name w:val="List Continue 4"/>
    <w:basedOn w:val="Normal"/>
    <w:rsid w:val="007C70BD"/>
    <w:pPr>
      <w:autoSpaceDE w:val="0"/>
      <w:autoSpaceDN w:val="0"/>
      <w:spacing w:after="120"/>
      <w:ind w:left="1440"/>
    </w:pPr>
    <w:rPr>
      <w:rFonts w:ascii="Arial" w:hAnsi="Arial" w:cs="Times"/>
      <w:sz w:val="22"/>
      <w:lang w:eastAsia="en-US"/>
    </w:rPr>
  </w:style>
  <w:style w:type="paragraph" w:styleId="ListContinue5">
    <w:name w:val="List Continue 5"/>
    <w:basedOn w:val="Normal"/>
    <w:rsid w:val="007C70BD"/>
    <w:pPr>
      <w:autoSpaceDE w:val="0"/>
      <w:autoSpaceDN w:val="0"/>
      <w:spacing w:after="120"/>
      <w:ind w:left="1800"/>
    </w:pPr>
    <w:rPr>
      <w:rFonts w:ascii="Arial" w:hAnsi="Arial" w:cs="Times"/>
      <w:sz w:val="22"/>
      <w:lang w:eastAsia="en-US"/>
    </w:rPr>
  </w:style>
  <w:style w:type="paragraph" w:styleId="MacroText">
    <w:name w:val="macro"/>
    <w:link w:val="MacroTextChar"/>
    <w:rsid w:val="007C70B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autoSpaceDE w:val="0"/>
      <w:autoSpaceDN w:val="0"/>
    </w:pPr>
    <w:rPr>
      <w:rFonts w:ascii="Courier New" w:eastAsia="Times New Roman" w:hAnsi="Courier New" w:cs="Courier New"/>
    </w:rPr>
  </w:style>
  <w:style w:type="character" w:customStyle="1" w:styleId="MacroTextChar">
    <w:name w:val="Macro Text Char"/>
    <w:basedOn w:val="DefaultParagraphFont"/>
    <w:link w:val="MacroText"/>
    <w:rsid w:val="007C70BD"/>
    <w:rPr>
      <w:rFonts w:ascii="Courier New" w:eastAsia="Times New Roman" w:hAnsi="Courier New" w:cs="Courier New"/>
    </w:rPr>
  </w:style>
  <w:style w:type="paragraph" w:styleId="MessageHeader">
    <w:name w:val="Message Header"/>
    <w:basedOn w:val="Normal"/>
    <w:link w:val="MessageHeaderChar"/>
    <w:rsid w:val="007C70B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autoSpaceDE w:val="0"/>
      <w:autoSpaceDN w:val="0"/>
      <w:ind w:left="1080" w:hanging="1080"/>
    </w:pPr>
    <w:rPr>
      <w:rFonts w:ascii="Arial" w:hAnsi="Arial"/>
      <w:sz w:val="22"/>
      <w:lang w:eastAsia="en-US"/>
    </w:rPr>
  </w:style>
  <w:style w:type="character" w:customStyle="1" w:styleId="MessageHeaderChar">
    <w:name w:val="Message Header Char"/>
    <w:basedOn w:val="DefaultParagraphFont"/>
    <w:link w:val="MessageHeader"/>
    <w:rsid w:val="007C70BD"/>
    <w:rPr>
      <w:rFonts w:ascii="Arial" w:eastAsia="Times New Roman" w:hAnsi="Arial" w:cs="Times New Roman"/>
      <w:sz w:val="22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NoteHeadingChar">
    <w:name w:val="Note Heading Char"/>
    <w:basedOn w:val="DefaultParagraphFont"/>
    <w:link w:val="NoteHeading"/>
    <w:rsid w:val="007C70BD"/>
    <w:rPr>
      <w:rFonts w:ascii="Arial" w:eastAsia="Times New Roman" w:hAnsi="Arial" w:cs="Times New Roman"/>
      <w:sz w:val="22"/>
    </w:rPr>
  </w:style>
  <w:style w:type="paragraph" w:styleId="Salutation">
    <w:name w:val="Salutation"/>
    <w:aliases w:val="sal"/>
    <w:basedOn w:val="Normal"/>
    <w:next w:val="Normal"/>
    <w:link w:val="Salutation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SalutationChar">
    <w:name w:val="Salutation Char"/>
    <w:aliases w:val="sal Char"/>
    <w:basedOn w:val="DefaultParagraphFont"/>
    <w:link w:val="Salutation"/>
    <w:rsid w:val="007C70BD"/>
    <w:rPr>
      <w:rFonts w:ascii="Arial" w:eastAsia="Times New Roman" w:hAnsi="Arial" w:cs="Times New Roman"/>
      <w:sz w:val="22"/>
    </w:rPr>
  </w:style>
  <w:style w:type="paragraph" w:styleId="Signature">
    <w:name w:val="Signature"/>
    <w:basedOn w:val="Normal"/>
    <w:link w:val="SignatureChar"/>
    <w:rsid w:val="007C70BD"/>
    <w:pPr>
      <w:autoSpaceDE w:val="0"/>
      <w:autoSpaceDN w:val="0"/>
      <w:ind w:left="4320"/>
    </w:pPr>
    <w:rPr>
      <w:rFonts w:ascii="Arial" w:hAnsi="Arial"/>
      <w:sz w:val="22"/>
      <w:lang w:eastAsia="en-US"/>
    </w:rPr>
  </w:style>
  <w:style w:type="character" w:customStyle="1" w:styleId="SignatureChar">
    <w:name w:val="Signature Char"/>
    <w:basedOn w:val="DefaultParagraphFont"/>
    <w:link w:val="Signature"/>
    <w:rsid w:val="007C70BD"/>
    <w:rPr>
      <w:rFonts w:ascii="Arial" w:eastAsia="Times New Roman" w:hAnsi="Arial" w:cs="Times New Roman"/>
      <w:sz w:val="22"/>
    </w:rPr>
  </w:style>
  <w:style w:type="paragraph" w:styleId="TableofAuthorities">
    <w:name w:val="table of authorities"/>
    <w:basedOn w:val="Normal"/>
    <w:next w:val="Normal"/>
    <w:rsid w:val="007C70BD"/>
    <w:pPr>
      <w:autoSpaceDE w:val="0"/>
      <w:autoSpaceDN w:val="0"/>
      <w:ind w:left="240" w:hanging="240"/>
    </w:pPr>
    <w:rPr>
      <w:rFonts w:ascii="Arial" w:hAnsi="Arial" w:cs="Times"/>
      <w:sz w:val="22"/>
      <w:lang w:eastAsia="en-US"/>
    </w:rPr>
  </w:style>
  <w:style w:type="paragraph" w:styleId="TableofFigures">
    <w:name w:val="table of figures"/>
    <w:basedOn w:val="Normal"/>
    <w:next w:val="Normal"/>
    <w:rsid w:val="007C70BD"/>
    <w:pPr>
      <w:autoSpaceDE w:val="0"/>
      <w:autoSpaceDN w:val="0"/>
      <w:ind w:left="480" w:hanging="480"/>
    </w:pPr>
    <w:rPr>
      <w:rFonts w:ascii="Arial" w:hAnsi="Arial" w:cs="Times"/>
      <w:sz w:val="22"/>
      <w:lang w:eastAsia="en-US"/>
    </w:rPr>
  </w:style>
  <w:style w:type="paragraph" w:styleId="TOAHeading">
    <w:name w:val="toa heading"/>
    <w:basedOn w:val="Normal"/>
    <w:next w:val="Normal"/>
    <w:rsid w:val="007C70BD"/>
    <w:pPr>
      <w:autoSpaceDE w:val="0"/>
      <w:autoSpaceDN w:val="0"/>
      <w:spacing w:before="120"/>
    </w:pPr>
    <w:rPr>
      <w:rFonts w:ascii="Arial" w:hAnsi="Arial" w:cs="Arial"/>
      <w:b/>
      <w:bCs/>
      <w:sz w:val="22"/>
      <w:lang w:eastAsia="en-US"/>
    </w:rPr>
  </w:style>
  <w:style w:type="paragraph" w:styleId="TOC2">
    <w:name w:val="toc 2"/>
    <w:basedOn w:val="Normal"/>
    <w:next w:val="Normal"/>
    <w:autoRedefine/>
    <w:rsid w:val="007C70BD"/>
    <w:pPr>
      <w:tabs>
        <w:tab w:val="right" w:leader="dot" w:pos="9360"/>
      </w:tabs>
      <w:autoSpaceDE w:val="0"/>
      <w:autoSpaceDN w:val="0"/>
      <w:spacing w:line="360" w:lineRule="auto"/>
      <w:ind w:left="245"/>
    </w:pPr>
    <w:rPr>
      <w:rFonts w:ascii="Arial" w:hAnsi="Arial" w:cs="Times"/>
      <w:sz w:val="22"/>
      <w:lang w:eastAsia="en-US"/>
    </w:rPr>
  </w:style>
  <w:style w:type="paragraph" w:styleId="TOC3">
    <w:name w:val="toc 3"/>
    <w:basedOn w:val="Normal"/>
    <w:next w:val="Normal"/>
    <w:autoRedefine/>
    <w:rsid w:val="007C70BD"/>
    <w:pPr>
      <w:autoSpaceDE w:val="0"/>
      <w:autoSpaceDN w:val="0"/>
      <w:ind w:left="480"/>
    </w:pPr>
    <w:rPr>
      <w:rFonts w:ascii="Arial" w:hAnsi="Arial" w:cs="Times"/>
      <w:sz w:val="22"/>
      <w:lang w:eastAsia="en-US"/>
    </w:rPr>
  </w:style>
  <w:style w:type="paragraph" w:styleId="TOC4">
    <w:name w:val="toc 4"/>
    <w:basedOn w:val="Normal"/>
    <w:next w:val="Normal"/>
    <w:autoRedefine/>
    <w:rsid w:val="007C70BD"/>
    <w:pPr>
      <w:autoSpaceDE w:val="0"/>
      <w:autoSpaceDN w:val="0"/>
      <w:ind w:left="720"/>
    </w:pPr>
    <w:rPr>
      <w:rFonts w:ascii="Arial" w:hAnsi="Arial" w:cs="Times"/>
      <w:sz w:val="22"/>
      <w:lang w:eastAsia="en-US"/>
    </w:rPr>
  </w:style>
  <w:style w:type="paragraph" w:styleId="TOC5">
    <w:name w:val="toc 5"/>
    <w:basedOn w:val="Normal"/>
    <w:next w:val="Normal"/>
    <w:autoRedefine/>
    <w:rsid w:val="007C70BD"/>
    <w:pPr>
      <w:autoSpaceDE w:val="0"/>
      <w:autoSpaceDN w:val="0"/>
      <w:ind w:left="960"/>
    </w:pPr>
    <w:rPr>
      <w:rFonts w:ascii="Arial" w:hAnsi="Arial" w:cs="Times"/>
      <w:sz w:val="22"/>
      <w:lang w:eastAsia="en-US"/>
    </w:rPr>
  </w:style>
  <w:style w:type="paragraph" w:styleId="TOC6">
    <w:name w:val="toc 6"/>
    <w:basedOn w:val="Normal"/>
    <w:next w:val="Normal"/>
    <w:autoRedefine/>
    <w:rsid w:val="007C70BD"/>
    <w:pPr>
      <w:autoSpaceDE w:val="0"/>
      <w:autoSpaceDN w:val="0"/>
      <w:ind w:left="1200"/>
    </w:pPr>
    <w:rPr>
      <w:rFonts w:ascii="Arial" w:hAnsi="Arial" w:cs="Times"/>
      <w:sz w:val="22"/>
      <w:lang w:eastAsia="en-US"/>
    </w:rPr>
  </w:style>
  <w:style w:type="paragraph" w:styleId="TOC7">
    <w:name w:val="toc 7"/>
    <w:basedOn w:val="Normal"/>
    <w:next w:val="Normal"/>
    <w:autoRedefine/>
    <w:rsid w:val="007C70BD"/>
    <w:pPr>
      <w:autoSpaceDE w:val="0"/>
      <w:autoSpaceDN w:val="0"/>
      <w:ind w:left="1440"/>
    </w:pPr>
    <w:rPr>
      <w:rFonts w:ascii="Arial" w:hAnsi="Arial" w:cs="Times"/>
      <w:sz w:val="22"/>
      <w:lang w:eastAsia="en-US"/>
    </w:rPr>
  </w:style>
  <w:style w:type="paragraph" w:styleId="TOC8">
    <w:name w:val="toc 8"/>
    <w:basedOn w:val="Normal"/>
    <w:next w:val="Normal"/>
    <w:autoRedefine/>
    <w:rsid w:val="007C70BD"/>
    <w:pPr>
      <w:autoSpaceDE w:val="0"/>
      <w:autoSpaceDN w:val="0"/>
      <w:ind w:left="1680"/>
    </w:pPr>
    <w:rPr>
      <w:rFonts w:ascii="Arial" w:hAnsi="Arial" w:cs="Times"/>
      <w:sz w:val="22"/>
      <w:lang w:eastAsia="en-US"/>
    </w:rPr>
  </w:style>
  <w:style w:type="paragraph" w:styleId="TOC9">
    <w:name w:val="toc 9"/>
    <w:basedOn w:val="Normal"/>
    <w:next w:val="Normal"/>
    <w:autoRedefine/>
    <w:rsid w:val="007C70BD"/>
    <w:pPr>
      <w:autoSpaceDE w:val="0"/>
      <w:autoSpaceDN w:val="0"/>
      <w:ind w:left="1920"/>
    </w:pPr>
    <w:rPr>
      <w:rFonts w:ascii="Arial" w:hAnsi="Arial" w:cs="Times"/>
      <w:sz w:val="22"/>
      <w:lang w:eastAsia="en-US"/>
    </w:rPr>
  </w:style>
  <w:style w:type="paragraph" w:customStyle="1" w:styleId="Title2-Small">
    <w:name w:val="Title 2 - Small"/>
    <w:next w:val="Normal"/>
    <w:rsid w:val="007C70BD"/>
    <w:pPr>
      <w:autoSpaceDE w:val="0"/>
      <w:autoSpaceDN w:val="0"/>
      <w:jc w:val="center"/>
    </w:pPr>
    <w:rPr>
      <w:rFonts w:ascii="Helvetica" w:eastAsia="Times New Roman" w:hAnsi="Helvetica" w:cs="Helvetica"/>
      <w:b/>
      <w:bCs/>
    </w:rPr>
  </w:style>
  <w:style w:type="paragraph" w:customStyle="1" w:styleId="H6">
    <w:name w:val="H6"/>
    <w:basedOn w:val="Normal"/>
    <w:next w:val="Normal"/>
    <w:rsid w:val="007C70BD"/>
    <w:pPr>
      <w:widowControl w:val="0"/>
      <w:autoSpaceDE w:val="0"/>
      <w:autoSpaceDN w:val="0"/>
      <w:snapToGrid w:val="0"/>
      <w:spacing w:before="100"/>
      <w:outlineLvl w:val="6"/>
    </w:pPr>
    <w:rPr>
      <w:rFonts w:ascii="Arial" w:hAnsi="Arial" w:cs="Arial"/>
      <w:b/>
      <w:bCs/>
      <w:sz w:val="20"/>
      <w:szCs w:val="20"/>
      <w:lang w:eastAsia="en-US"/>
    </w:rPr>
  </w:style>
  <w:style w:type="paragraph" w:customStyle="1" w:styleId="sbirtop">
    <w:name w:val="sbirtop"/>
    <w:basedOn w:val="Normal"/>
    <w:rsid w:val="007C70BD"/>
    <w:pPr>
      <w:numPr>
        <w:numId w:val="4"/>
      </w:numPr>
      <w:tabs>
        <w:tab w:val="num" w:pos="1440"/>
      </w:tabs>
      <w:autoSpaceDE w:val="0"/>
      <w:autoSpaceDN w:val="0"/>
      <w:spacing w:before="100" w:after="240"/>
      <w:ind w:left="1440" w:hanging="720"/>
    </w:pPr>
    <w:rPr>
      <w:rFonts w:ascii="Arial" w:hAnsi="Arial" w:cs="Times"/>
      <w:sz w:val="22"/>
      <w:lang w:eastAsia="en-US"/>
    </w:rPr>
  </w:style>
  <w:style w:type="paragraph" w:customStyle="1" w:styleId="Arial10ptlineitem">
    <w:name w:val="Arial10ptline item"/>
    <w:basedOn w:val="Normal"/>
    <w:rsid w:val="007C70BD"/>
    <w:pPr>
      <w:autoSpaceDE w:val="0"/>
      <w:autoSpaceDN w:val="0"/>
    </w:pPr>
    <w:rPr>
      <w:rFonts w:ascii="Arial" w:hAnsi="Arial" w:cs="Arial"/>
      <w:sz w:val="20"/>
      <w:szCs w:val="18"/>
      <w:lang w:eastAsia="en-US"/>
    </w:rPr>
  </w:style>
  <w:style w:type="paragraph" w:customStyle="1" w:styleId="Arial9ptlineitem">
    <w:name w:val="Arial9ptlineitem"/>
    <w:basedOn w:val="Arial10ptlineitem"/>
    <w:rsid w:val="007C70BD"/>
    <w:rPr>
      <w:sz w:val="18"/>
    </w:rPr>
  </w:style>
  <w:style w:type="paragraph" w:customStyle="1" w:styleId="DataField11pt">
    <w:name w:val="Data Field 11pt"/>
    <w:basedOn w:val="Normal"/>
    <w:link w:val="DataField11ptChar"/>
    <w:rsid w:val="007C70BD"/>
    <w:pPr>
      <w:autoSpaceDE w:val="0"/>
      <w:autoSpaceDN w:val="0"/>
      <w:spacing w:line="300" w:lineRule="exact"/>
    </w:pPr>
    <w:rPr>
      <w:rFonts w:ascii="Arial" w:hAnsi="Arial"/>
      <w:noProof/>
      <w:sz w:val="22"/>
      <w:szCs w:val="20"/>
      <w:lang w:eastAsia="en-US"/>
    </w:rPr>
  </w:style>
  <w:style w:type="paragraph" w:customStyle="1" w:styleId="DataField10pt14ptspacing">
    <w:name w:val="DataField10pt/14pt spacing"/>
    <w:basedOn w:val="DataField10pt"/>
    <w:rsid w:val="007C70BD"/>
    <w:pPr>
      <w:spacing w:line="280" w:lineRule="exact"/>
    </w:pPr>
    <w:rPr>
      <w:noProof/>
    </w:rPr>
  </w:style>
  <w:style w:type="paragraph" w:customStyle="1" w:styleId="DHHSHeading">
    <w:name w:val="DHHS Heading"/>
    <w:basedOn w:val="HeadingNote"/>
    <w:rsid w:val="007C70BD"/>
    <w:pPr>
      <w:spacing w:before="0" w:after="0"/>
    </w:pPr>
    <w:rPr>
      <w:i w:val="0"/>
    </w:rPr>
  </w:style>
  <w:style w:type="paragraph" w:customStyle="1" w:styleId="FormHeader">
    <w:name w:val="Form Header"/>
    <w:basedOn w:val="Normal"/>
    <w:rsid w:val="007C70BD"/>
    <w:pPr>
      <w:tabs>
        <w:tab w:val="right" w:pos="10656"/>
      </w:tabs>
      <w:autoSpaceDE w:val="0"/>
      <w:autoSpaceDN w:val="0"/>
    </w:pPr>
    <w:rPr>
      <w:rFonts w:ascii="Arial" w:hAnsi="Arial" w:cs="Arial"/>
      <w:sz w:val="16"/>
      <w:szCs w:val="16"/>
      <w:lang w:eastAsia="en-US"/>
    </w:rPr>
  </w:style>
  <w:style w:type="paragraph" w:customStyle="1" w:styleId="Arial9ptBold">
    <w:name w:val="Arial9ptBold"/>
    <w:basedOn w:val="Arial9ptlineitem"/>
    <w:rsid w:val="007C70BD"/>
    <w:rPr>
      <w:b/>
    </w:rPr>
  </w:style>
  <w:style w:type="paragraph" w:customStyle="1" w:styleId="DataField11Single">
    <w:name w:val="DataField11/Single"/>
    <w:basedOn w:val="DataField11pt"/>
    <w:rsid w:val="007C70BD"/>
    <w:pPr>
      <w:spacing w:line="240" w:lineRule="auto"/>
    </w:pPr>
  </w:style>
  <w:style w:type="paragraph" w:customStyle="1" w:styleId="FormFieldCaptionBold8pt">
    <w:name w:val="FormFieldCaptionBold8pt"/>
    <w:basedOn w:val="FormFieldCaption"/>
    <w:rsid w:val="007C70BD"/>
    <w:rPr>
      <w:b/>
      <w:bCs/>
    </w:rPr>
  </w:style>
  <w:style w:type="paragraph" w:customStyle="1" w:styleId="Arial9ptlineitemBold">
    <w:name w:val="Arial9ptlineitemBold"/>
    <w:basedOn w:val="Arial9ptlineitem"/>
    <w:rsid w:val="007C70BD"/>
    <w:rPr>
      <w:b/>
    </w:rPr>
  </w:style>
  <w:style w:type="paragraph" w:customStyle="1" w:styleId="CellTitle">
    <w:name w:val="Cell Title"/>
    <w:basedOn w:val="H6"/>
    <w:rsid w:val="007C70BD"/>
    <w:pPr>
      <w:widowControl/>
      <w:snapToGrid/>
      <w:spacing w:before="0"/>
      <w:outlineLvl w:val="9"/>
    </w:pPr>
    <w:rPr>
      <w:szCs w:val="24"/>
    </w:rPr>
  </w:style>
  <w:style w:type="paragraph" w:customStyle="1" w:styleId="DataField">
    <w:name w:val="Data Field"/>
    <w:rsid w:val="007C70BD"/>
    <w:pPr>
      <w:tabs>
        <w:tab w:val="left" w:pos="180"/>
      </w:tabs>
      <w:spacing w:line="240" w:lineRule="exact"/>
    </w:pPr>
    <w:rPr>
      <w:rFonts w:ascii="Arial" w:eastAsia="Times New Roman" w:hAnsi="Arial" w:cs="Arial"/>
      <w:sz w:val="22"/>
      <w:szCs w:val="22"/>
    </w:rPr>
  </w:style>
  <w:style w:type="paragraph" w:customStyle="1" w:styleId="FormInstructions">
    <w:name w:val="Form Instructions"/>
    <w:basedOn w:val="FormFieldCaption7pt"/>
    <w:link w:val="FormInstructionsChar"/>
    <w:rsid w:val="007C70BD"/>
    <w:pPr>
      <w:spacing w:before="20"/>
      <w:jc w:val="both"/>
    </w:pPr>
    <w:rPr>
      <w:rFonts w:cs="Times New Roman"/>
      <w:sz w:val="15"/>
    </w:rPr>
  </w:style>
  <w:style w:type="character" w:customStyle="1" w:styleId="DataField11ptChar">
    <w:name w:val="Data Field 11pt Char"/>
    <w:link w:val="DataField11pt"/>
    <w:rsid w:val="007C70BD"/>
    <w:rPr>
      <w:rFonts w:ascii="Arial" w:eastAsia="Times New Roman" w:hAnsi="Arial" w:cs="Times New Roman"/>
      <w:noProof/>
      <w:sz w:val="22"/>
      <w:szCs w:val="20"/>
    </w:rPr>
  </w:style>
  <w:style w:type="paragraph" w:customStyle="1" w:styleId="StyleFormInstructions8pt">
    <w:name w:val="Style Form Instructions + 8 pt"/>
    <w:basedOn w:val="FormInstructions"/>
    <w:link w:val="StyleFormInstructions8ptChar"/>
    <w:rsid w:val="007C70BD"/>
    <w:rPr>
      <w:sz w:val="16"/>
    </w:rPr>
  </w:style>
  <w:style w:type="character" w:customStyle="1" w:styleId="FormInstructionsChar">
    <w:name w:val="Form Instructions Char"/>
    <w:link w:val="FormInstructions"/>
    <w:rsid w:val="007C70BD"/>
    <w:rPr>
      <w:rFonts w:ascii="Arial" w:eastAsia="Times New Roman" w:hAnsi="Arial" w:cs="Times New Roman"/>
      <w:sz w:val="15"/>
      <w:szCs w:val="14"/>
    </w:rPr>
  </w:style>
  <w:style w:type="character" w:customStyle="1" w:styleId="StyleFormInstructions8ptChar">
    <w:name w:val="Style Form Instructions + 8 pt Char"/>
    <w:link w:val="StyleFormInstructions8pt"/>
    <w:rsid w:val="007C70BD"/>
    <w:rPr>
      <w:rFonts w:ascii="Arial" w:eastAsia="Times New Roman" w:hAnsi="Arial" w:cs="Times New Roman"/>
      <w:sz w:val="16"/>
      <w:szCs w:val="14"/>
    </w:rPr>
  </w:style>
  <w:style w:type="paragraph" w:customStyle="1" w:styleId="List1stLevel">
    <w:name w:val="List 1st Level"/>
    <w:rsid w:val="007C70BD"/>
    <w:pPr>
      <w:tabs>
        <w:tab w:val="left" w:pos="450"/>
      </w:tabs>
      <w:spacing w:after="120" w:line="240" w:lineRule="atLeast"/>
      <w:ind w:left="446" w:hanging="446"/>
    </w:pPr>
    <w:rPr>
      <w:rFonts w:ascii="Arial" w:eastAsia="MS Mincho" w:hAnsi="Arial" w:cs="Times New Roman"/>
      <w:snapToGrid w:val="0"/>
      <w:sz w:val="22"/>
      <w:szCs w:val="22"/>
    </w:rPr>
  </w:style>
  <w:style w:type="paragraph" w:customStyle="1" w:styleId="SingleSp11pt">
    <w:name w:val="SingleSp11pt"/>
    <w:basedOn w:val="DataField11pt"/>
    <w:rsid w:val="007C70BD"/>
    <w:pPr>
      <w:spacing w:line="240" w:lineRule="auto"/>
    </w:pPr>
    <w:rPr>
      <w:noProof w:val="0"/>
    </w:rPr>
  </w:style>
  <w:style w:type="character" w:customStyle="1" w:styleId="SingleSp11ptChar">
    <w:name w:val="SingleSp11pt Char"/>
    <w:rsid w:val="007C70BD"/>
    <w:rPr>
      <w:rFonts w:ascii="Arial" w:hAnsi="Arial" w:cs="Arial"/>
      <w:noProof/>
      <w:sz w:val="22"/>
      <w:lang w:val="en-US" w:eastAsia="en-US" w:bidi="ar-SA"/>
    </w:rPr>
  </w:style>
  <w:style w:type="paragraph" w:customStyle="1" w:styleId="Arial9BoldText">
    <w:name w:val="Arial9BoldText"/>
    <w:basedOn w:val="Normal"/>
    <w:rsid w:val="007C70BD"/>
    <w:pPr>
      <w:autoSpaceDE w:val="0"/>
      <w:autoSpaceDN w:val="0"/>
      <w:spacing w:before="20" w:after="20"/>
    </w:pPr>
    <w:rPr>
      <w:rFonts w:ascii="Arial" w:hAnsi="Arial" w:cs="Arial"/>
      <w:b/>
      <w:bCs/>
      <w:sz w:val="18"/>
      <w:szCs w:val="20"/>
      <w:lang w:eastAsia="en-US"/>
    </w:rPr>
  </w:style>
  <w:style w:type="paragraph" w:customStyle="1" w:styleId="RE">
    <w:name w:val="R&amp;E"/>
    <w:basedOn w:val="Normal"/>
    <w:rsid w:val="007C70BD"/>
    <w:pPr>
      <w:tabs>
        <w:tab w:val="left" w:pos="1260"/>
      </w:tabs>
      <w:spacing w:line="200" w:lineRule="exact"/>
      <w:ind w:left="1260" w:hanging="1260"/>
    </w:pPr>
    <w:rPr>
      <w:rFonts w:ascii="Palatino" w:hAnsi="Palatino" w:cs="Arial"/>
      <w:sz w:val="22"/>
      <w:szCs w:val="20"/>
      <w:lang w:eastAsia="en-US"/>
    </w:rPr>
  </w:style>
  <w:style w:type="paragraph" w:customStyle="1" w:styleId="datafield11ptsingleline">
    <w:name w:val="datafield11pt/singleline"/>
    <w:basedOn w:val="DataField11pt"/>
    <w:rsid w:val="007C70BD"/>
    <w:pPr>
      <w:spacing w:line="240" w:lineRule="auto"/>
    </w:pPr>
    <w:rPr>
      <w:noProof w:val="0"/>
    </w:rPr>
  </w:style>
  <w:style w:type="paragraph" w:customStyle="1" w:styleId="lineitem1spbold10">
    <w:name w:val="line item 1sp bold10"/>
    <w:basedOn w:val="Normal"/>
    <w:rsid w:val="007C70BD"/>
    <w:pPr>
      <w:tabs>
        <w:tab w:val="right" w:leader="dot" w:pos="9090"/>
      </w:tabs>
      <w:autoSpaceDE w:val="0"/>
      <w:autoSpaceDN w:val="0"/>
      <w:spacing w:before="20"/>
    </w:pPr>
    <w:rPr>
      <w:rFonts w:ascii="Arial" w:hAnsi="Arial" w:cs="Arial"/>
      <w:b/>
      <w:bCs/>
      <w:sz w:val="20"/>
      <w:szCs w:val="20"/>
      <w:lang w:eastAsia="en-US"/>
    </w:rPr>
  </w:style>
  <w:style w:type="paragraph" w:customStyle="1" w:styleId="lineitem8pt">
    <w:name w:val="line item 8pt"/>
    <w:basedOn w:val="Normal"/>
    <w:rsid w:val="007C70BD"/>
    <w:pPr>
      <w:tabs>
        <w:tab w:val="left" w:pos="360"/>
        <w:tab w:val="right" w:leader="dot" w:pos="9090"/>
      </w:tabs>
      <w:autoSpaceDE w:val="0"/>
      <w:autoSpaceDN w:val="0"/>
    </w:pPr>
    <w:rPr>
      <w:rFonts w:ascii="Arial" w:hAnsi="Arial" w:cs="Arial"/>
      <w:sz w:val="16"/>
      <w:szCs w:val="16"/>
      <w:lang w:eastAsia="en-US"/>
    </w:rPr>
  </w:style>
  <w:style w:type="paragraph" w:customStyle="1" w:styleId="PersonalDataParagraph">
    <w:name w:val="PersonalDataParagraph"/>
    <w:basedOn w:val="Normal"/>
    <w:rsid w:val="007C70BD"/>
    <w:pPr>
      <w:autoSpaceDE w:val="0"/>
      <w:autoSpaceDN w:val="0"/>
      <w:spacing w:after="120"/>
      <w:ind w:left="900" w:right="547"/>
      <w:jc w:val="both"/>
    </w:pPr>
    <w:rPr>
      <w:rFonts w:ascii="Arial" w:hAnsi="Arial" w:cs="Arial"/>
      <w:sz w:val="20"/>
      <w:szCs w:val="20"/>
      <w:lang w:eastAsia="en-US"/>
    </w:rPr>
  </w:style>
  <w:style w:type="paragraph" w:customStyle="1" w:styleId="List2ndlevel">
    <w:name w:val="List 2nd level"/>
    <w:rsid w:val="007C70BD"/>
    <w:pPr>
      <w:tabs>
        <w:tab w:val="left" w:pos="810"/>
      </w:tabs>
      <w:spacing w:after="120" w:line="240" w:lineRule="atLeast"/>
      <w:ind w:left="806" w:hanging="360"/>
    </w:pPr>
    <w:rPr>
      <w:rFonts w:ascii="Arial" w:eastAsia="Times New Roman" w:hAnsi="Arial" w:cs="Times New Roman"/>
      <w:sz w:val="22"/>
      <w:szCs w:val="22"/>
    </w:rPr>
  </w:style>
  <w:style w:type="character" w:customStyle="1" w:styleId="regulartext1">
    <w:name w:val="regulartext1"/>
    <w:rsid w:val="007C70BD"/>
    <w:rPr>
      <w:rFonts w:ascii="Arial" w:hAnsi="Arial" w:cs="Arial" w:hint="default"/>
      <w:b w:val="0"/>
      <w:bCs w:val="0"/>
      <w:color w:val="000000"/>
      <w:sz w:val="24"/>
      <w:szCs w:val="24"/>
    </w:rPr>
  </w:style>
  <w:style w:type="paragraph" w:customStyle="1" w:styleId="regulartext">
    <w:name w:val="regulartext"/>
    <w:basedOn w:val="Normal"/>
    <w:rsid w:val="007C70BD"/>
    <w:pPr>
      <w:spacing w:before="100" w:beforeAutospacing="1" w:after="100" w:afterAutospacing="1"/>
    </w:pPr>
    <w:rPr>
      <w:rFonts w:ascii="Arial" w:hAnsi="Arial" w:cs="Arial"/>
      <w:color w:val="000000"/>
      <w:sz w:val="22"/>
      <w:szCs w:val="22"/>
      <w:lang w:eastAsia="en-US"/>
    </w:rPr>
  </w:style>
  <w:style w:type="paragraph" w:customStyle="1" w:styleId="References">
    <w:name w:val="References"/>
    <w:basedOn w:val="Normal"/>
    <w:rsid w:val="007C70BD"/>
    <w:pPr>
      <w:widowControl w:val="0"/>
      <w:tabs>
        <w:tab w:val="left" w:pos="720"/>
      </w:tabs>
      <w:autoSpaceDE w:val="0"/>
      <w:autoSpaceDN w:val="0"/>
      <w:adjustRightInd w:val="0"/>
      <w:ind w:left="1080" w:hanging="720"/>
      <w:jc w:val="both"/>
    </w:pPr>
    <w:rPr>
      <w:rFonts w:ascii="Arial" w:hAnsi="Arial"/>
      <w:b/>
      <w:color w:val="000000"/>
      <w:sz w:val="22"/>
      <w:szCs w:val="20"/>
      <w:lang w:eastAsia="en-US"/>
    </w:rPr>
  </w:style>
  <w:style w:type="paragraph" w:customStyle="1" w:styleId="Word4095Null">
    <w:name w:val="Word4095Null"/>
    <w:rsid w:val="007C70BD"/>
    <w:pPr>
      <w:autoSpaceDE w:val="0"/>
      <w:autoSpaceDN w:val="0"/>
    </w:pPr>
    <w:rPr>
      <w:rFonts w:ascii="New York" w:eastAsia="Times New Roman" w:hAnsi="New York" w:cs="Times New Roman"/>
    </w:rPr>
  </w:style>
  <w:style w:type="paragraph" w:customStyle="1" w:styleId="Heading71">
    <w:name w:val="Heading 71"/>
    <w:basedOn w:val="Normal"/>
    <w:rsid w:val="007C70BD"/>
    <w:pPr>
      <w:autoSpaceDE w:val="0"/>
      <w:autoSpaceDN w:val="0"/>
      <w:ind w:left="720"/>
    </w:pPr>
    <w:rPr>
      <w:rFonts w:ascii="Helvetica" w:hAnsi="Helvetica"/>
      <w:i/>
      <w:sz w:val="20"/>
      <w:szCs w:val="20"/>
      <w:lang w:eastAsia="en-US"/>
    </w:rPr>
  </w:style>
  <w:style w:type="paragraph" w:customStyle="1" w:styleId="Heading81">
    <w:name w:val="Heading 81"/>
    <w:basedOn w:val="Normal"/>
    <w:rsid w:val="007C70BD"/>
    <w:pPr>
      <w:autoSpaceDE w:val="0"/>
      <w:autoSpaceDN w:val="0"/>
      <w:ind w:left="720"/>
    </w:pPr>
    <w:rPr>
      <w:rFonts w:ascii="Helvetica" w:hAnsi="Helvetica"/>
      <w:i/>
      <w:sz w:val="20"/>
      <w:szCs w:val="20"/>
      <w:lang w:eastAsia="en-US"/>
    </w:rPr>
  </w:style>
  <w:style w:type="paragraph" w:customStyle="1" w:styleId="Heading91">
    <w:name w:val="Heading 91"/>
    <w:basedOn w:val="Normal"/>
    <w:rsid w:val="007C70BD"/>
    <w:pPr>
      <w:autoSpaceDE w:val="0"/>
      <w:autoSpaceDN w:val="0"/>
      <w:ind w:left="720"/>
    </w:pPr>
    <w:rPr>
      <w:rFonts w:ascii="Helvetica" w:hAnsi="Helvetica"/>
      <w:i/>
      <w:sz w:val="20"/>
      <w:szCs w:val="20"/>
      <w:lang w:eastAsia="en-US"/>
    </w:rPr>
  </w:style>
  <w:style w:type="paragraph" w:customStyle="1" w:styleId="TOC31">
    <w:name w:val="TOC 31"/>
    <w:basedOn w:val="Normal"/>
    <w:rsid w:val="007C70BD"/>
    <w:pPr>
      <w:tabs>
        <w:tab w:val="left" w:leader="dot" w:pos="8280"/>
        <w:tab w:val="right" w:pos="8640"/>
      </w:tabs>
      <w:autoSpaceDE w:val="0"/>
      <w:autoSpaceDN w:val="0"/>
      <w:ind w:left="1440" w:right="720"/>
    </w:pPr>
    <w:rPr>
      <w:rFonts w:ascii="Arial" w:hAnsi="Arial"/>
      <w:sz w:val="22"/>
      <w:szCs w:val="20"/>
      <w:lang w:eastAsia="en-US"/>
    </w:rPr>
  </w:style>
  <w:style w:type="paragraph" w:customStyle="1" w:styleId="TOC21">
    <w:name w:val="TOC 21"/>
    <w:basedOn w:val="Normal"/>
    <w:rsid w:val="007C70BD"/>
    <w:pPr>
      <w:tabs>
        <w:tab w:val="left" w:leader="dot" w:pos="8280"/>
        <w:tab w:val="right" w:pos="8640"/>
      </w:tabs>
      <w:autoSpaceDE w:val="0"/>
      <w:autoSpaceDN w:val="0"/>
      <w:ind w:left="720" w:right="720"/>
    </w:pPr>
    <w:rPr>
      <w:rFonts w:ascii="Arial" w:hAnsi="Arial"/>
      <w:sz w:val="22"/>
      <w:szCs w:val="20"/>
      <w:lang w:eastAsia="en-US"/>
    </w:rPr>
  </w:style>
  <w:style w:type="paragraph" w:customStyle="1" w:styleId="TOC11">
    <w:name w:val="TOC 11"/>
    <w:basedOn w:val="Normal"/>
    <w:rsid w:val="007C70BD"/>
    <w:pPr>
      <w:autoSpaceDE w:val="0"/>
      <w:autoSpaceDN w:val="0"/>
      <w:ind w:left="1440" w:right="720"/>
    </w:pPr>
    <w:rPr>
      <w:rFonts w:ascii="Arial" w:hAnsi="Arial"/>
      <w:sz w:val="22"/>
      <w:szCs w:val="20"/>
      <w:lang w:eastAsia="en-US"/>
    </w:rPr>
  </w:style>
  <w:style w:type="paragraph" w:customStyle="1" w:styleId="Times120">
    <w:name w:val="Times12"/>
    <w:basedOn w:val="Normal"/>
    <w:rsid w:val="007C70BD"/>
    <w:pPr>
      <w:autoSpaceDE w:val="0"/>
      <w:autoSpaceDN w:val="0"/>
      <w:spacing w:before="160" w:line="480" w:lineRule="atLeast"/>
    </w:pPr>
    <w:rPr>
      <w:rFonts w:ascii="Arial" w:hAnsi="Arial"/>
      <w:sz w:val="22"/>
      <w:szCs w:val="20"/>
      <w:lang w:eastAsia="en-US"/>
    </w:rPr>
  </w:style>
  <w:style w:type="paragraph" w:customStyle="1" w:styleId="Livesey">
    <w:name w:val="Livesey"/>
    <w:basedOn w:val="Normal"/>
    <w:rsid w:val="007C70BD"/>
    <w:pPr>
      <w:tabs>
        <w:tab w:val="left" w:pos="720"/>
        <w:tab w:val="left" w:pos="50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Ltrhd">
    <w:name w:val="Ltrhd"/>
    <w:basedOn w:val="Normal"/>
    <w:rsid w:val="007C70BD"/>
    <w:pPr>
      <w:tabs>
        <w:tab w:val="left" w:pos="720"/>
        <w:tab w:val="center" w:pos="5040"/>
        <w:tab w:val="left" w:pos="540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Memo">
    <w:name w:val="Memo"/>
    <w:basedOn w:val="Normal"/>
    <w:rsid w:val="007C70BD"/>
    <w:pPr>
      <w:tabs>
        <w:tab w:val="left" w:pos="900"/>
        <w:tab w:val="left" w:pos="14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NumberedSeries">
    <w:name w:val="Numbered Series"/>
    <w:basedOn w:val="Normal"/>
    <w:rsid w:val="007C70BD"/>
    <w:pPr>
      <w:tabs>
        <w:tab w:val="decimal" w:pos="270"/>
        <w:tab w:val="left" w:pos="540"/>
      </w:tabs>
      <w:autoSpaceDE w:val="0"/>
      <w:autoSpaceDN w:val="0"/>
      <w:ind w:left="540" w:hanging="540"/>
    </w:pPr>
    <w:rPr>
      <w:rFonts w:ascii="Arial" w:hAnsi="Arial"/>
      <w:sz w:val="22"/>
      <w:szCs w:val="20"/>
      <w:lang w:eastAsia="en-US"/>
    </w:rPr>
  </w:style>
  <w:style w:type="paragraph" w:customStyle="1" w:styleId="OutlineGen12">
    <w:name w:val="Outline Gen12"/>
    <w:basedOn w:val="Normal"/>
    <w:rsid w:val="007C70BD"/>
    <w:pPr>
      <w:numPr>
        <w:numId w:val="14"/>
      </w:numPr>
      <w:tabs>
        <w:tab w:val="left" w:pos="720"/>
      </w:tabs>
      <w:autoSpaceDE w:val="0"/>
      <w:autoSpaceDN w:val="0"/>
      <w:ind w:left="0" w:firstLine="0"/>
    </w:pPr>
    <w:rPr>
      <w:rFonts w:ascii="Geneva" w:hAnsi="Geneva"/>
      <w:sz w:val="22"/>
      <w:szCs w:val="20"/>
      <w:lang w:eastAsia="en-US"/>
    </w:rPr>
  </w:style>
  <w:style w:type="paragraph" w:customStyle="1" w:styleId="PHS2590">
    <w:name w:val="PHS2590"/>
    <w:basedOn w:val="Normal"/>
    <w:rsid w:val="007C70BD"/>
    <w:pPr>
      <w:autoSpaceDE w:val="0"/>
      <w:autoSpaceDN w:val="0"/>
    </w:pPr>
    <w:rPr>
      <w:rFonts w:ascii="Helvetica" w:hAnsi="Helvetica"/>
      <w:sz w:val="20"/>
      <w:szCs w:val="20"/>
      <w:lang w:eastAsia="en-US"/>
    </w:rPr>
  </w:style>
  <w:style w:type="paragraph" w:customStyle="1" w:styleId="Protocol">
    <w:name w:val="Protocol"/>
    <w:basedOn w:val="Normal"/>
    <w:rsid w:val="007C70BD"/>
    <w:pPr>
      <w:numPr>
        <w:numId w:val="12"/>
      </w:numPr>
      <w:tabs>
        <w:tab w:val="clear" w:pos="360"/>
        <w:tab w:val="left" w:pos="540"/>
      </w:tabs>
      <w:autoSpaceDE w:val="0"/>
      <w:autoSpaceDN w:val="0"/>
      <w:spacing w:before="240"/>
      <w:ind w:left="0" w:right="360" w:firstLine="0"/>
    </w:pPr>
    <w:rPr>
      <w:rFonts w:ascii="Arial" w:hAnsi="Arial"/>
      <w:sz w:val="22"/>
      <w:szCs w:val="20"/>
      <w:lang w:eastAsia="en-US"/>
    </w:rPr>
  </w:style>
  <w:style w:type="paragraph" w:customStyle="1" w:styleId="Times">
    <w:name w:val="Times"/>
    <w:basedOn w:val="Normal"/>
    <w:rsid w:val="007C70BD"/>
    <w:pPr>
      <w:numPr>
        <w:numId w:val="11"/>
      </w:numPr>
      <w:tabs>
        <w:tab w:val="clear" w:pos="360"/>
        <w:tab w:val="left" w:pos="720"/>
      </w:tabs>
      <w:autoSpaceDE w:val="0"/>
      <w:autoSpaceDN w:val="0"/>
      <w:ind w:left="0" w:firstLine="0"/>
    </w:pPr>
    <w:rPr>
      <w:rFonts w:ascii="Arial" w:hAnsi="Arial"/>
      <w:sz w:val="22"/>
      <w:szCs w:val="20"/>
      <w:lang w:eastAsia="en-US"/>
    </w:rPr>
  </w:style>
  <w:style w:type="paragraph" w:customStyle="1" w:styleId="Times12">
    <w:name w:val="Times 12"/>
    <w:basedOn w:val="Normal"/>
    <w:rsid w:val="007C70BD"/>
    <w:pPr>
      <w:numPr>
        <w:numId w:val="13"/>
      </w:numPr>
      <w:tabs>
        <w:tab w:val="left" w:pos="360"/>
      </w:tabs>
      <w:autoSpaceDE w:val="0"/>
      <w:autoSpaceDN w:val="0"/>
      <w:spacing w:before="240"/>
      <w:ind w:left="0" w:right="720" w:firstLine="0"/>
    </w:pPr>
    <w:rPr>
      <w:rFonts w:ascii="Arial" w:hAnsi="Arial"/>
      <w:sz w:val="22"/>
      <w:szCs w:val="20"/>
      <w:lang w:eastAsia="en-US"/>
    </w:rPr>
  </w:style>
  <w:style w:type="paragraph" w:customStyle="1" w:styleId="Timesseries">
    <w:name w:val="Times series"/>
    <w:basedOn w:val="Times"/>
    <w:rsid w:val="007C70BD"/>
    <w:pPr>
      <w:tabs>
        <w:tab w:val="clear" w:pos="720"/>
        <w:tab w:val="left" w:pos="360"/>
      </w:tabs>
      <w:ind w:left="540" w:hanging="540"/>
    </w:pPr>
  </w:style>
  <w:style w:type="paragraph" w:customStyle="1" w:styleId="Tasks">
    <w:name w:val="Tasks"/>
    <w:basedOn w:val="Normal"/>
    <w:rsid w:val="007C70BD"/>
    <w:pPr>
      <w:tabs>
        <w:tab w:val="decimal" w:pos="360"/>
        <w:tab w:val="left" w:pos="540"/>
      </w:tabs>
      <w:autoSpaceDE w:val="0"/>
      <w:autoSpaceDN w:val="0"/>
      <w:ind w:left="720" w:hanging="720"/>
    </w:pPr>
    <w:rPr>
      <w:rFonts w:ascii="Arial" w:hAnsi="Arial"/>
      <w:sz w:val="22"/>
      <w:szCs w:val="20"/>
      <w:lang w:eastAsia="en-US"/>
    </w:rPr>
  </w:style>
  <w:style w:type="paragraph" w:customStyle="1" w:styleId="RRS">
    <w:name w:val="RRS"/>
    <w:basedOn w:val="Normal"/>
    <w:rsid w:val="007C70BD"/>
    <w:pPr>
      <w:autoSpaceDE w:val="0"/>
      <w:autoSpaceDN w:val="0"/>
      <w:jc w:val="both"/>
    </w:pPr>
    <w:rPr>
      <w:rFonts w:ascii="Arial" w:hAnsi="Arial"/>
      <w:caps/>
      <w:sz w:val="22"/>
      <w:szCs w:val="20"/>
      <w:lang w:eastAsia="en-US"/>
    </w:rPr>
  </w:style>
  <w:style w:type="paragraph" w:customStyle="1" w:styleId="RRSbody">
    <w:name w:val="RRSbody"/>
    <w:basedOn w:val="RRS"/>
    <w:rsid w:val="007C70BD"/>
    <w:pPr>
      <w:spacing w:before="240"/>
    </w:pPr>
    <w:rPr>
      <w:caps w:val="0"/>
    </w:rPr>
  </w:style>
  <w:style w:type="paragraph" w:customStyle="1" w:styleId="times0">
    <w:name w:val="times"/>
    <w:basedOn w:val="Normal"/>
    <w:rsid w:val="007C70BD"/>
    <w:pPr>
      <w:autoSpaceDE w:val="0"/>
      <w:autoSpaceDN w:val="0"/>
    </w:pPr>
    <w:rPr>
      <w:rFonts w:ascii="Geneva" w:hAnsi="Geneva"/>
      <w:position w:val="-8"/>
      <w:sz w:val="22"/>
      <w:szCs w:val="20"/>
      <w:lang w:eastAsia="en-US"/>
    </w:rPr>
  </w:style>
  <w:style w:type="paragraph" w:customStyle="1" w:styleId="Interdept">
    <w:name w:val="Interdept"/>
    <w:basedOn w:val="Normal"/>
    <w:rsid w:val="007C70BD"/>
    <w:pPr>
      <w:tabs>
        <w:tab w:val="left" w:pos="14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TAFText">
    <w:name w:val="TAF Text"/>
    <w:basedOn w:val="Normal"/>
    <w:rsid w:val="007C70BD"/>
    <w:pPr>
      <w:autoSpaceDE w:val="0"/>
      <w:autoSpaceDN w:val="0"/>
      <w:spacing w:line="280" w:lineRule="atLeast"/>
      <w:jc w:val="both"/>
    </w:pPr>
    <w:rPr>
      <w:rFonts w:ascii="Arial" w:hAnsi="Arial"/>
      <w:color w:val="0000FF"/>
      <w:sz w:val="22"/>
      <w:szCs w:val="20"/>
      <w:lang w:eastAsia="en-US"/>
    </w:rPr>
  </w:style>
  <w:style w:type="paragraph" w:customStyle="1" w:styleId="TAF">
    <w:name w:val="TAF"/>
    <w:basedOn w:val="TAFText"/>
    <w:rsid w:val="007C70BD"/>
    <w:pPr>
      <w:spacing w:before="240" w:line="480" w:lineRule="atLeast"/>
      <w:ind w:left="3420" w:hanging="3420"/>
      <w:jc w:val="left"/>
    </w:pPr>
  </w:style>
  <w:style w:type="paragraph" w:customStyle="1" w:styleId="MajorHeading">
    <w:name w:val="Major Heading"/>
    <w:basedOn w:val="Normal"/>
    <w:rsid w:val="007C70BD"/>
    <w:pPr>
      <w:autoSpaceDE w:val="0"/>
      <w:autoSpaceDN w:val="0"/>
      <w:spacing w:before="240" w:line="280" w:lineRule="atLeast"/>
      <w:jc w:val="both"/>
    </w:pPr>
    <w:rPr>
      <w:rFonts w:ascii="Arial" w:hAnsi="Arial"/>
      <w:b/>
      <w:i/>
      <w:sz w:val="22"/>
      <w:szCs w:val="20"/>
      <w:lang w:eastAsia="en-US"/>
    </w:rPr>
  </w:style>
  <w:style w:type="paragraph" w:customStyle="1" w:styleId="MinorHeading">
    <w:name w:val="Minor Heading"/>
    <w:basedOn w:val="Normal"/>
    <w:rsid w:val="007C70BD"/>
    <w:pPr>
      <w:autoSpaceDE w:val="0"/>
      <w:autoSpaceDN w:val="0"/>
      <w:spacing w:before="240" w:line="280" w:lineRule="atLeast"/>
      <w:ind w:left="540" w:hanging="540"/>
      <w:jc w:val="both"/>
    </w:pPr>
    <w:rPr>
      <w:rFonts w:ascii="Arial" w:hAnsi="Arial"/>
      <w:b/>
      <w:sz w:val="22"/>
      <w:szCs w:val="20"/>
      <w:lang w:eastAsia="en-US"/>
    </w:rPr>
  </w:style>
  <w:style w:type="paragraph" w:customStyle="1" w:styleId="objectives">
    <w:name w:val="objectives"/>
    <w:basedOn w:val="Normal"/>
    <w:rsid w:val="007C70BD"/>
    <w:pPr>
      <w:tabs>
        <w:tab w:val="left" w:pos="620"/>
      </w:tabs>
      <w:autoSpaceDE w:val="0"/>
      <w:autoSpaceDN w:val="0"/>
      <w:ind w:left="900" w:hanging="540"/>
    </w:pPr>
    <w:rPr>
      <w:rFonts w:ascii="Geneva" w:hAnsi="Geneva"/>
      <w:sz w:val="20"/>
      <w:szCs w:val="20"/>
      <w:lang w:eastAsia="en-US"/>
    </w:rPr>
  </w:style>
  <w:style w:type="paragraph" w:customStyle="1" w:styleId="Pubs">
    <w:name w:val="Pubs"/>
    <w:basedOn w:val="Normal"/>
    <w:rsid w:val="007C70BD"/>
    <w:pPr>
      <w:autoSpaceDE w:val="0"/>
      <w:autoSpaceDN w:val="0"/>
      <w:spacing w:line="280" w:lineRule="atLeast"/>
    </w:pPr>
    <w:rPr>
      <w:rFonts w:ascii="Arial" w:hAnsi="Arial"/>
      <w:sz w:val="20"/>
      <w:szCs w:val="20"/>
      <w:lang w:eastAsia="en-US"/>
    </w:rPr>
  </w:style>
  <w:style w:type="character" w:customStyle="1" w:styleId="titles-title">
    <w:name w:val="titles-title"/>
    <w:basedOn w:val="DefaultParagraphFont"/>
    <w:rsid w:val="007C70BD"/>
  </w:style>
  <w:style w:type="character" w:customStyle="1" w:styleId="titles-pt">
    <w:name w:val="titles-pt"/>
    <w:basedOn w:val="DefaultParagraphFont"/>
    <w:rsid w:val="007C70BD"/>
  </w:style>
  <w:style w:type="character" w:customStyle="1" w:styleId="titles-source">
    <w:name w:val="titles-source"/>
    <w:basedOn w:val="DefaultParagraphFont"/>
    <w:rsid w:val="007C70BD"/>
  </w:style>
  <w:style w:type="paragraph" w:customStyle="1" w:styleId="subhead">
    <w:name w:val="subhead"/>
    <w:basedOn w:val="Normal"/>
    <w:rsid w:val="007C70BD"/>
    <w:pPr>
      <w:spacing w:before="100" w:beforeAutospacing="1" w:line="270" w:lineRule="atLeast"/>
    </w:pPr>
    <w:rPr>
      <w:rFonts w:ascii="Verdana" w:hAnsi="Verdana" w:cs="Arial"/>
      <w:b/>
      <w:bCs/>
      <w:color w:val="BDA57B"/>
      <w:sz w:val="18"/>
      <w:szCs w:val="18"/>
      <w:lang w:eastAsia="en-US"/>
    </w:rPr>
  </w:style>
  <w:style w:type="paragraph" w:customStyle="1" w:styleId="StyleDataField11ptLeft018">
    <w:name w:val="Style Data Field 11pt + Left:  0.18&quot;"/>
    <w:basedOn w:val="DataField11pt"/>
    <w:rsid w:val="007C70BD"/>
    <w:pPr>
      <w:widowControl w:val="0"/>
      <w:adjustRightInd w:val="0"/>
      <w:ind w:left="259" w:firstLine="720"/>
    </w:pPr>
    <w:rPr>
      <w:noProof w:val="0"/>
    </w:rPr>
  </w:style>
  <w:style w:type="paragraph" w:customStyle="1" w:styleId="StyleSingleSp11ptCentered">
    <w:name w:val="Style SingleSp11pt + Centered"/>
    <w:basedOn w:val="SingleSp11pt"/>
    <w:rsid w:val="007C70BD"/>
    <w:pPr>
      <w:widowControl w:val="0"/>
      <w:adjustRightInd w:val="0"/>
      <w:ind w:firstLine="720"/>
      <w:jc w:val="center"/>
    </w:pPr>
  </w:style>
  <w:style w:type="character" w:customStyle="1" w:styleId="tex10white1">
    <w:name w:val="tex10white1"/>
    <w:rsid w:val="007C70BD"/>
    <w:rPr>
      <w:rFonts w:ascii="Verdana" w:hAnsi="Verdana" w:cs="Verdana"/>
      <w:color w:val="FFFFFF"/>
      <w:sz w:val="15"/>
      <w:szCs w:val="15"/>
    </w:rPr>
  </w:style>
  <w:style w:type="paragraph" w:customStyle="1" w:styleId="Memberships">
    <w:name w:val="Memberships"/>
    <w:basedOn w:val="Normal"/>
    <w:rsid w:val="007C70BD"/>
    <w:pPr>
      <w:tabs>
        <w:tab w:val="left" w:pos="360"/>
      </w:tabs>
      <w:spacing w:line="200" w:lineRule="exact"/>
      <w:ind w:left="180" w:right="306" w:hanging="180"/>
    </w:pPr>
    <w:rPr>
      <w:rFonts w:ascii="Arial" w:hAnsi="Arial" w:cs="Arial"/>
      <w:color w:val="FF0000"/>
      <w:sz w:val="22"/>
      <w:szCs w:val="20"/>
      <w:lang w:eastAsia="en-US"/>
    </w:rPr>
  </w:style>
  <w:style w:type="paragraph" w:customStyle="1" w:styleId="TableText">
    <w:name w:val="Table Text"/>
    <w:autoRedefine/>
    <w:rsid w:val="007C70BD"/>
    <w:pPr>
      <w:ind w:left="-90"/>
    </w:pPr>
    <w:rPr>
      <w:rFonts w:ascii="Arial" w:eastAsia="Times New Roman" w:hAnsi="Arial" w:cs="Times New Roman"/>
      <w:sz w:val="18"/>
      <w:szCs w:val="18"/>
    </w:rPr>
  </w:style>
  <w:style w:type="character" w:customStyle="1" w:styleId="ti">
    <w:name w:val="ti"/>
    <w:basedOn w:val="DefaultParagraphFont"/>
    <w:rsid w:val="007C70BD"/>
  </w:style>
  <w:style w:type="paragraph" w:customStyle="1" w:styleId="TAFNumbered">
    <w:name w:val="TAF Numbered"/>
    <w:autoRedefine/>
    <w:rsid w:val="007C70BD"/>
    <w:pPr>
      <w:tabs>
        <w:tab w:val="left" w:pos="360"/>
      </w:tabs>
      <w:ind w:left="360" w:hanging="360"/>
    </w:pPr>
    <w:rPr>
      <w:rFonts w:ascii="Arial" w:eastAsia="Times New Roman" w:hAnsi="Arial" w:cs="Helvetica"/>
      <w:bCs/>
      <w:color w:val="231F20"/>
      <w:sz w:val="22"/>
      <w:szCs w:val="28"/>
    </w:rPr>
  </w:style>
  <w:style w:type="paragraph" w:customStyle="1" w:styleId="TAFHeading">
    <w:name w:val="TAF Heading"/>
    <w:rsid w:val="007C70BD"/>
    <w:pPr>
      <w:numPr>
        <w:numId w:val="5"/>
      </w:numPr>
      <w:spacing w:before="120"/>
    </w:pPr>
    <w:rPr>
      <w:rFonts w:ascii="Arial" w:eastAsia="Times New Roman" w:hAnsi="Arial" w:cs="Arial"/>
      <w:b/>
      <w:bCs/>
      <w:sz w:val="22"/>
      <w:szCs w:val="22"/>
    </w:rPr>
  </w:style>
  <w:style w:type="character" w:customStyle="1" w:styleId="TAFHeading2Char">
    <w:name w:val="TAF Heading 2 Char"/>
    <w:rsid w:val="007C70BD"/>
    <w:rPr>
      <w:rFonts w:ascii="Arial" w:hAnsi="Arial"/>
      <w:b/>
      <w:sz w:val="22"/>
      <w:szCs w:val="24"/>
      <w:lang w:val="en-US" w:eastAsia="en-US" w:bidi="ar-SA"/>
    </w:rPr>
  </w:style>
  <w:style w:type="character" w:customStyle="1" w:styleId="TAFNormalChar">
    <w:name w:val="TAF Normal Char"/>
    <w:rsid w:val="007C70BD"/>
    <w:rPr>
      <w:rFonts w:ascii="Arial" w:hAnsi="Arial" w:cs="Arial"/>
      <w:bCs/>
      <w:sz w:val="22"/>
      <w:szCs w:val="22"/>
      <w:lang w:val="en-US" w:eastAsia="en-US" w:bidi="ar-SA"/>
    </w:rPr>
  </w:style>
  <w:style w:type="paragraph" w:customStyle="1" w:styleId="TAFTable">
    <w:name w:val="TAF Table"/>
    <w:autoRedefine/>
    <w:rsid w:val="007C70BD"/>
    <w:pPr>
      <w:tabs>
        <w:tab w:val="num" w:pos="432"/>
      </w:tabs>
      <w:ind w:left="432" w:hanging="432"/>
    </w:pPr>
    <w:rPr>
      <w:rFonts w:ascii="Arial" w:eastAsia="Times New Roman" w:hAnsi="Arial" w:cs="Arial"/>
      <w:b/>
      <w:bCs/>
      <w:sz w:val="22"/>
      <w:szCs w:val="22"/>
    </w:rPr>
  </w:style>
  <w:style w:type="paragraph" w:customStyle="1" w:styleId="StyleTAFHeading2Italic">
    <w:name w:val="Style TAF Heading 2 + Italic"/>
    <w:basedOn w:val="TAFHeading2"/>
    <w:rsid w:val="007C70BD"/>
    <w:pPr>
      <w:numPr>
        <w:numId w:val="5"/>
      </w:numPr>
      <w:jc w:val="left"/>
      <w:outlineLvl w:val="9"/>
    </w:pPr>
    <w:rPr>
      <w:bCs/>
      <w:i/>
      <w:iCs/>
      <w:szCs w:val="24"/>
    </w:rPr>
  </w:style>
  <w:style w:type="character" w:customStyle="1" w:styleId="StyleTAFHeading2ItalicChar">
    <w:name w:val="Style TAF Heading 2 + Italic Char"/>
    <w:rsid w:val="007C70BD"/>
    <w:rPr>
      <w:rFonts w:ascii="Arial" w:hAnsi="Arial"/>
      <w:b/>
      <w:bCs/>
      <w:i/>
      <w:iCs/>
      <w:sz w:val="22"/>
      <w:szCs w:val="24"/>
      <w:lang w:val="en-US" w:eastAsia="en-US" w:bidi="ar-SA"/>
    </w:rPr>
  </w:style>
  <w:style w:type="paragraph" w:customStyle="1" w:styleId="StyleTAFNormalArialMT">
    <w:name w:val="Style TAF Normal + ArialMT"/>
    <w:basedOn w:val="TAFNormal"/>
    <w:rsid w:val="007C70BD"/>
    <w:pPr>
      <w:jc w:val="left"/>
    </w:pPr>
    <w:rPr>
      <w:rFonts w:ascii="ArialMT" w:hAnsi="ArialMT" w:cs="Arial"/>
      <w:szCs w:val="22"/>
    </w:rPr>
  </w:style>
  <w:style w:type="character" w:customStyle="1" w:styleId="StyleTAFNormalArialMTChar">
    <w:name w:val="Style TAF Normal + ArialMT Char"/>
    <w:rsid w:val="007C70BD"/>
    <w:rPr>
      <w:rFonts w:ascii="ArialMT" w:hAnsi="ArialMT" w:cs="Arial"/>
      <w:bCs/>
      <w:sz w:val="22"/>
      <w:szCs w:val="22"/>
      <w:lang w:val="en-US" w:eastAsia="en-US" w:bidi="ar-SA"/>
    </w:rPr>
  </w:style>
  <w:style w:type="paragraph" w:customStyle="1" w:styleId="StyleReferencesLeft025Firstline0">
    <w:name w:val="Style References + Left:  0.25&quot; First line:  0&quot;"/>
    <w:basedOn w:val="References"/>
    <w:rsid w:val="007C70BD"/>
    <w:pPr>
      <w:ind w:left="360" w:firstLine="0"/>
    </w:pPr>
    <w:rPr>
      <w:bCs/>
    </w:rPr>
  </w:style>
  <w:style w:type="paragraph" w:customStyle="1" w:styleId="FacePageFooter">
    <w:name w:val="FacePage Footer"/>
    <w:basedOn w:val="FormFooter"/>
    <w:rsid w:val="007C70BD"/>
    <w:pPr>
      <w:spacing w:before="20"/>
    </w:pPr>
  </w:style>
  <w:style w:type="character" w:customStyle="1" w:styleId="FormFieldCaptionChar">
    <w:name w:val="Form Field Caption Char"/>
    <w:rsid w:val="007C70BD"/>
    <w:rPr>
      <w:rFonts w:ascii="Arial" w:hAnsi="Arial" w:cs="Arial"/>
      <w:sz w:val="16"/>
      <w:szCs w:val="16"/>
      <w:lang w:val="en-US" w:eastAsia="en-US" w:bidi="ar-SA"/>
    </w:rPr>
  </w:style>
  <w:style w:type="paragraph" w:customStyle="1" w:styleId="Arial10BoldCtr">
    <w:name w:val="Arial10BoldCtr"/>
    <w:basedOn w:val="Arial10BoldText"/>
    <w:rsid w:val="007C70BD"/>
    <w:pPr>
      <w:jc w:val="center"/>
    </w:pPr>
  </w:style>
  <w:style w:type="paragraph" w:customStyle="1" w:styleId="Arial9Boldlineitem">
    <w:name w:val="Arial9Boldlineitem"/>
    <w:basedOn w:val="Arial9ptlineitem"/>
    <w:rsid w:val="007C70BD"/>
    <w:pPr>
      <w:spacing w:before="40"/>
    </w:pPr>
    <w:rPr>
      <w:b/>
    </w:rPr>
  </w:style>
  <w:style w:type="paragraph" w:customStyle="1" w:styleId="Arial8ptlineitem">
    <w:name w:val="Arial8ptlineitem"/>
    <w:basedOn w:val="Normal"/>
    <w:rsid w:val="007C70BD"/>
    <w:pPr>
      <w:tabs>
        <w:tab w:val="left" w:pos="360"/>
        <w:tab w:val="right" w:leader="dot" w:pos="9090"/>
      </w:tabs>
      <w:autoSpaceDE w:val="0"/>
      <w:autoSpaceDN w:val="0"/>
      <w:spacing w:before="40"/>
    </w:pPr>
    <w:rPr>
      <w:rFonts w:ascii="Arial" w:hAnsi="Arial" w:cs="Arial"/>
      <w:sz w:val="16"/>
      <w:szCs w:val="16"/>
      <w:lang w:eastAsia="en-US"/>
    </w:rPr>
  </w:style>
  <w:style w:type="paragraph" w:customStyle="1" w:styleId="Arial8ptbold">
    <w:name w:val="Arial8ptbold"/>
    <w:basedOn w:val="Arial8ptlineitem"/>
    <w:rsid w:val="007C70BD"/>
    <w:rPr>
      <w:b/>
      <w:bCs/>
    </w:rPr>
  </w:style>
  <w:style w:type="paragraph" w:customStyle="1" w:styleId="10ptlineitemjustified">
    <w:name w:val="10ptlineitemjustified"/>
    <w:basedOn w:val="Arial10ptlineitem"/>
    <w:rsid w:val="007C70BD"/>
    <w:pPr>
      <w:jc w:val="both"/>
    </w:pPr>
  </w:style>
  <w:style w:type="paragraph" w:customStyle="1" w:styleId="AdjustedPIHeader">
    <w:name w:val="AdjustedPIHeader"/>
    <w:basedOn w:val="PIHeader"/>
    <w:rsid w:val="007C70BD"/>
    <w:pPr>
      <w:spacing w:before="40"/>
      <w:ind w:left="432"/>
    </w:pPr>
  </w:style>
  <w:style w:type="character" w:customStyle="1" w:styleId="addtitle11">
    <w:name w:val="addtitle11"/>
    <w:rsid w:val="007C70BD"/>
    <w:rPr>
      <w:rFonts w:ascii="Verdana" w:hAnsi="Verdana" w:hint="default"/>
      <w:b w:val="0"/>
      <w:bCs w:val="0"/>
      <w:sz w:val="38"/>
      <w:szCs w:val="38"/>
    </w:rPr>
  </w:style>
  <w:style w:type="paragraph" w:customStyle="1" w:styleId="FiguresTables">
    <w:name w:val="Figures &amp; Tables"/>
    <w:basedOn w:val="Normal"/>
    <w:autoRedefine/>
    <w:rsid w:val="007C70BD"/>
    <w:pPr>
      <w:tabs>
        <w:tab w:val="center" w:pos="4680"/>
      </w:tabs>
      <w:ind w:firstLine="720"/>
      <w:jc w:val="both"/>
    </w:pPr>
    <w:rPr>
      <w:rFonts w:ascii="Arial" w:eastAsia="Times" w:hAnsi="Arial"/>
      <w:color w:val="000000"/>
      <w:sz w:val="20"/>
      <w:szCs w:val="20"/>
      <w:lang w:eastAsia="en-US"/>
    </w:rPr>
  </w:style>
  <w:style w:type="paragraph" w:customStyle="1" w:styleId="CV">
    <w:name w:val="CV"/>
    <w:basedOn w:val="Normal"/>
    <w:rsid w:val="007C70BD"/>
    <w:pPr>
      <w:ind w:left="360" w:hanging="360"/>
      <w:jc w:val="both"/>
    </w:pPr>
    <w:rPr>
      <w:rFonts w:ascii="Helvetica" w:eastAsia="Times" w:hAnsi="Helvetica"/>
      <w:sz w:val="20"/>
      <w:szCs w:val="20"/>
      <w:lang w:eastAsia="en-US"/>
    </w:rPr>
  </w:style>
  <w:style w:type="paragraph" w:customStyle="1" w:styleId="Box">
    <w:name w:val="Box"/>
    <w:basedOn w:val="Normal"/>
    <w:rsid w:val="007C70BD"/>
    <w:pPr>
      <w:widowControl w:val="0"/>
      <w:spacing w:before="60" w:after="60"/>
      <w:ind w:left="288" w:right="187"/>
    </w:pPr>
    <w:rPr>
      <w:rFonts w:ascii="Arial" w:hAnsi="Arial" w:cs="Arial"/>
      <w:sz w:val="22"/>
      <w:szCs w:val="16"/>
      <w:lang w:eastAsia="en-US"/>
    </w:rPr>
  </w:style>
  <w:style w:type="paragraph" w:customStyle="1" w:styleId="Heading11">
    <w:name w:val="Heading 11"/>
    <w:basedOn w:val="Normal"/>
    <w:rsid w:val="007C70BD"/>
    <w:pPr>
      <w:autoSpaceDE w:val="0"/>
      <w:autoSpaceDN w:val="0"/>
      <w:spacing w:before="240"/>
    </w:pPr>
    <w:rPr>
      <w:rFonts w:ascii="Helvetica" w:hAnsi="Helvetica"/>
      <w:b/>
      <w:sz w:val="22"/>
      <w:szCs w:val="20"/>
      <w:u w:val="single"/>
      <w:lang w:eastAsia="en-US"/>
    </w:rPr>
  </w:style>
  <w:style w:type="paragraph" w:customStyle="1" w:styleId="Heading21">
    <w:name w:val="Heading 21"/>
    <w:basedOn w:val="Normal"/>
    <w:rsid w:val="007C70BD"/>
    <w:pPr>
      <w:autoSpaceDE w:val="0"/>
      <w:autoSpaceDN w:val="0"/>
      <w:spacing w:before="120"/>
    </w:pPr>
    <w:rPr>
      <w:rFonts w:ascii="Helvetica" w:hAnsi="Helvetica"/>
      <w:b/>
      <w:sz w:val="22"/>
      <w:szCs w:val="20"/>
      <w:lang w:eastAsia="en-US"/>
    </w:rPr>
  </w:style>
  <w:style w:type="paragraph" w:customStyle="1" w:styleId="Heading31">
    <w:name w:val="Heading 31"/>
    <w:basedOn w:val="Normal"/>
    <w:rsid w:val="007C70BD"/>
    <w:pPr>
      <w:autoSpaceDE w:val="0"/>
      <w:autoSpaceDN w:val="0"/>
      <w:ind w:left="360"/>
    </w:pPr>
    <w:rPr>
      <w:rFonts w:ascii="Arial" w:hAnsi="Arial"/>
      <w:b/>
      <w:sz w:val="22"/>
      <w:szCs w:val="20"/>
      <w:lang w:eastAsia="en-US"/>
    </w:rPr>
  </w:style>
  <w:style w:type="paragraph" w:customStyle="1" w:styleId="Heading41">
    <w:name w:val="Heading 41"/>
    <w:basedOn w:val="Normal"/>
    <w:rsid w:val="007C70BD"/>
    <w:pPr>
      <w:autoSpaceDE w:val="0"/>
      <w:autoSpaceDN w:val="0"/>
      <w:ind w:left="360"/>
    </w:pPr>
    <w:rPr>
      <w:rFonts w:ascii="Arial" w:hAnsi="Arial"/>
      <w:sz w:val="22"/>
      <w:szCs w:val="20"/>
      <w:u w:val="single"/>
      <w:lang w:eastAsia="en-US"/>
    </w:rPr>
  </w:style>
  <w:style w:type="paragraph" w:customStyle="1" w:styleId="Heading51">
    <w:name w:val="Heading 51"/>
    <w:basedOn w:val="Normal"/>
    <w:rsid w:val="007C70BD"/>
    <w:pPr>
      <w:autoSpaceDE w:val="0"/>
      <w:autoSpaceDN w:val="0"/>
      <w:ind w:left="720"/>
    </w:pPr>
    <w:rPr>
      <w:rFonts w:ascii="Helvetica" w:hAnsi="Helvetica"/>
      <w:b/>
      <w:sz w:val="20"/>
      <w:szCs w:val="20"/>
      <w:lang w:eastAsia="en-US"/>
    </w:rPr>
  </w:style>
  <w:style w:type="paragraph" w:customStyle="1" w:styleId="Heading61">
    <w:name w:val="Heading 61"/>
    <w:basedOn w:val="Normal"/>
    <w:rsid w:val="007C70BD"/>
    <w:pPr>
      <w:autoSpaceDE w:val="0"/>
      <w:autoSpaceDN w:val="0"/>
      <w:ind w:left="720"/>
    </w:pPr>
    <w:rPr>
      <w:rFonts w:ascii="Helvetica" w:hAnsi="Helvetica"/>
      <w:sz w:val="20"/>
      <w:szCs w:val="20"/>
      <w:u w:val="single"/>
      <w:lang w:eastAsia="en-US"/>
    </w:rPr>
  </w:style>
  <w:style w:type="paragraph" w:customStyle="1" w:styleId="DefaultParagraphFont1">
    <w:name w:val="Default Paragraph Font1"/>
    <w:rsid w:val="007C70BD"/>
    <w:pPr>
      <w:autoSpaceDE w:val="0"/>
      <w:autoSpaceDN w:val="0"/>
    </w:pPr>
    <w:rPr>
      <w:rFonts w:ascii="New York" w:eastAsia="Times New Roman" w:hAnsi="New York" w:cs="Times New Roman"/>
    </w:rPr>
  </w:style>
  <w:style w:type="paragraph" w:customStyle="1" w:styleId="Footer1">
    <w:name w:val="Footer1"/>
    <w:basedOn w:val="Normal"/>
    <w:rsid w:val="007C70BD"/>
    <w:pPr>
      <w:tabs>
        <w:tab w:val="center" w:pos="4320"/>
        <w:tab w:val="right" w:pos="86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Header1">
    <w:name w:val="Header1"/>
    <w:basedOn w:val="Normal"/>
    <w:rsid w:val="007C70BD"/>
    <w:pPr>
      <w:tabs>
        <w:tab w:val="right" w:pos="8640"/>
      </w:tabs>
      <w:autoSpaceDE w:val="0"/>
      <w:autoSpaceDN w:val="0"/>
    </w:pPr>
    <w:rPr>
      <w:rFonts w:ascii="Arial" w:hAnsi="Arial"/>
      <w:sz w:val="18"/>
      <w:szCs w:val="20"/>
      <w:lang w:eastAsia="en-US"/>
    </w:rPr>
  </w:style>
  <w:style w:type="paragraph" w:customStyle="1" w:styleId="FootnoteText1">
    <w:name w:val="Footnote Text1"/>
    <w:basedOn w:val="Normal"/>
    <w:rsid w:val="007C70BD"/>
    <w:pPr>
      <w:tabs>
        <w:tab w:val="left" w:pos="360"/>
      </w:tabs>
      <w:autoSpaceDE w:val="0"/>
      <w:autoSpaceDN w:val="0"/>
      <w:ind w:left="540" w:hanging="540"/>
    </w:pPr>
    <w:rPr>
      <w:rFonts w:ascii="Arial" w:hAnsi="Arial"/>
      <w:sz w:val="20"/>
      <w:szCs w:val="20"/>
      <w:lang w:eastAsia="en-US"/>
    </w:rPr>
  </w:style>
  <w:style w:type="paragraph" w:styleId="Bibliography">
    <w:name w:val="Bibliography"/>
    <w:basedOn w:val="Normal"/>
    <w:rsid w:val="007C70BD"/>
    <w:pPr>
      <w:autoSpaceDE w:val="0"/>
      <w:autoSpaceDN w:val="0"/>
      <w:ind w:left="540" w:hanging="540"/>
    </w:pPr>
    <w:rPr>
      <w:rFonts w:ascii="Arial" w:hAnsi="Arial"/>
      <w:sz w:val="22"/>
      <w:szCs w:val="20"/>
      <w:lang w:eastAsia="en-US"/>
    </w:rPr>
  </w:style>
  <w:style w:type="paragraph" w:customStyle="1" w:styleId="FPpage">
    <w:name w:val="FP page"/>
    <w:basedOn w:val="Normal"/>
    <w:rsid w:val="007C70BD"/>
    <w:pPr>
      <w:autoSpaceDE w:val="0"/>
      <w:autoSpaceDN w:val="0"/>
      <w:spacing w:before="240"/>
    </w:pPr>
    <w:rPr>
      <w:rFonts w:ascii="Arial" w:hAnsi="Arial"/>
      <w:sz w:val="18"/>
      <w:szCs w:val="20"/>
      <w:lang w:eastAsia="en-US"/>
    </w:rPr>
  </w:style>
  <w:style w:type="paragraph" w:customStyle="1" w:styleId="footerNIHContPg">
    <w:name w:val="footer NIH Cont Pg"/>
    <w:basedOn w:val="Footer1"/>
    <w:rsid w:val="007C70BD"/>
    <w:pPr>
      <w:pBdr>
        <w:top w:val="single" w:sz="6" w:space="0" w:color="auto"/>
      </w:pBdr>
      <w:tabs>
        <w:tab w:val="clear" w:pos="4320"/>
        <w:tab w:val="clear" w:pos="8640"/>
        <w:tab w:val="center" w:pos="5220"/>
      </w:tabs>
    </w:pPr>
    <w:rPr>
      <w:rFonts w:ascii="Helvetica" w:hAnsi="Helvetica"/>
      <w:sz w:val="18"/>
    </w:rPr>
  </w:style>
  <w:style w:type="paragraph" w:customStyle="1" w:styleId="FPOutline">
    <w:name w:val="FP Outline"/>
    <w:basedOn w:val="FPpage"/>
    <w:rsid w:val="007C70BD"/>
    <w:pPr>
      <w:tabs>
        <w:tab w:val="left" w:pos="720"/>
      </w:tabs>
      <w:ind w:left="1440" w:hanging="1440"/>
    </w:pPr>
  </w:style>
  <w:style w:type="paragraph" w:customStyle="1" w:styleId="FPLarge">
    <w:name w:val="FP Large"/>
    <w:basedOn w:val="Normal"/>
    <w:rsid w:val="007C70BD"/>
    <w:pPr>
      <w:tabs>
        <w:tab w:val="left" w:pos="1260"/>
      </w:tabs>
      <w:autoSpaceDE w:val="0"/>
      <w:autoSpaceDN w:val="0"/>
    </w:pPr>
    <w:rPr>
      <w:rFonts w:ascii="Arial" w:hAnsi="Arial"/>
      <w:sz w:val="28"/>
      <w:szCs w:val="20"/>
      <w:lang w:eastAsia="en-US"/>
    </w:rPr>
  </w:style>
  <w:style w:type="paragraph" w:customStyle="1" w:styleId="FPHeader">
    <w:name w:val="FP Header"/>
    <w:basedOn w:val="Header1"/>
    <w:rsid w:val="007C70BD"/>
    <w:pPr>
      <w:tabs>
        <w:tab w:val="clear" w:pos="8640"/>
        <w:tab w:val="right" w:pos="6120"/>
        <w:tab w:val="left" w:pos="7920"/>
        <w:tab w:val="right" w:pos="13760"/>
      </w:tabs>
    </w:pPr>
  </w:style>
  <w:style w:type="paragraph" w:customStyle="1" w:styleId="headerNIHContPg">
    <w:name w:val="header NIH Cont Pg"/>
    <w:basedOn w:val="Header1"/>
    <w:rsid w:val="007C70BD"/>
    <w:pPr>
      <w:pBdr>
        <w:bottom w:val="single" w:sz="6" w:space="0" w:color="auto"/>
      </w:pBdr>
      <w:tabs>
        <w:tab w:val="clear" w:pos="8640"/>
        <w:tab w:val="right" w:pos="10440"/>
      </w:tabs>
    </w:pPr>
    <w:rPr>
      <w:rFonts w:ascii="Helvetica" w:hAnsi="Helvetica"/>
      <w:caps/>
      <w:sz w:val="14"/>
    </w:rPr>
  </w:style>
  <w:style w:type="paragraph" w:customStyle="1" w:styleId="ASTRO">
    <w:name w:val="ASTRO"/>
    <w:basedOn w:val="Normal"/>
    <w:rsid w:val="007C70BD"/>
    <w:pPr>
      <w:tabs>
        <w:tab w:val="left" w:pos="720"/>
      </w:tabs>
      <w:autoSpaceDE w:val="0"/>
      <w:autoSpaceDN w:val="0"/>
      <w:spacing w:before="160"/>
    </w:pPr>
    <w:rPr>
      <w:rFonts w:ascii="Arial" w:hAnsi="Arial"/>
      <w:sz w:val="22"/>
      <w:szCs w:val="20"/>
      <w:lang w:eastAsia="en-US"/>
    </w:rPr>
  </w:style>
  <w:style w:type="paragraph" w:customStyle="1" w:styleId="Biblio">
    <w:name w:val="Biblio"/>
    <w:basedOn w:val="Normal"/>
    <w:rsid w:val="007C70BD"/>
    <w:pPr>
      <w:autoSpaceDE w:val="0"/>
      <w:autoSpaceDN w:val="0"/>
      <w:ind w:left="360" w:hanging="360"/>
    </w:pPr>
    <w:rPr>
      <w:rFonts w:ascii="Arial" w:hAnsi="Arial"/>
      <w:sz w:val="22"/>
      <w:szCs w:val="20"/>
      <w:lang w:eastAsia="en-US"/>
    </w:rPr>
  </w:style>
  <w:style w:type="paragraph" w:customStyle="1" w:styleId="Computer">
    <w:name w:val="Computer"/>
    <w:basedOn w:val="Normal"/>
    <w:rsid w:val="007C70BD"/>
    <w:pPr>
      <w:autoSpaceDE w:val="0"/>
      <w:autoSpaceDN w:val="0"/>
      <w:spacing w:before="120"/>
    </w:pPr>
    <w:rPr>
      <w:rFonts w:ascii="Monaco" w:hAnsi="Monaco"/>
      <w:sz w:val="18"/>
      <w:szCs w:val="20"/>
      <w:lang w:eastAsia="en-US"/>
    </w:rPr>
  </w:style>
  <w:style w:type="paragraph" w:customStyle="1" w:styleId="Geneva10">
    <w:name w:val="Geneva 10"/>
    <w:basedOn w:val="Normal"/>
    <w:rsid w:val="007C70BD"/>
    <w:pPr>
      <w:tabs>
        <w:tab w:val="left" w:pos="720"/>
      </w:tabs>
      <w:autoSpaceDE w:val="0"/>
      <w:autoSpaceDN w:val="0"/>
      <w:ind w:left="360" w:hanging="360"/>
    </w:pPr>
    <w:rPr>
      <w:rFonts w:ascii="Geneva" w:hAnsi="Geneva"/>
      <w:sz w:val="20"/>
      <w:szCs w:val="20"/>
      <w:lang w:eastAsia="en-US"/>
    </w:rPr>
  </w:style>
  <w:style w:type="paragraph" w:customStyle="1" w:styleId="Grant">
    <w:name w:val="Grant"/>
    <w:basedOn w:val="Normal"/>
    <w:rsid w:val="007C70BD"/>
    <w:pPr>
      <w:tabs>
        <w:tab w:val="left" w:pos="720"/>
      </w:tabs>
      <w:autoSpaceDE w:val="0"/>
      <w:autoSpaceDN w:val="0"/>
      <w:spacing w:before="240" w:line="480" w:lineRule="atLeast"/>
      <w:ind w:right="720"/>
    </w:pPr>
    <w:rPr>
      <w:rFonts w:ascii="New York" w:hAnsi="New York"/>
      <w:sz w:val="22"/>
      <w:szCs w:val="20"/>
      <w:lang w:eastAsia="en-US"/>
    </w:rPr>
  </w:style>
  <w:style w:type="paragraph" w:customStyle="1" w:styleId="TAF2">
    <w:name w:val="TAF2"/>
    <w:basedOn w:val="Normal"/>
    <w:rsid w:val="007C70BD"/>
    <w:pPr>
      <w:autoSpaceDE w:val="0"/>
      <w:autoSpaceDN w:val="0"/>
      <w:spacing w:before="240"/>
      <w:ind w:left="540" w:hanging="540"/>
    </w:pPr>
    <w:rPr>
      <w:rFonts w:ascii="Arial" w:hAnsi="Arial"/>
      <w:sz w:val="22"/>
      <w:szCs w:val="20"/>
      <w:lang w:eastAsia="en-US"/>
    </w:rPr>
  </w:style>
  <w:style w:type="paragraph" w:customStyle="1" w:styleId="Figlegends">
    <w:name w:val="Fig. legends"/>
    <w:basedOn w:val="Word4095Null"/>
    <w:rsid w:val="007C70BD"/>
    <w:pPr>
      <w:spacing w:before="240"/>
      <w:ind w:left="720" w:right="720"/>
    </w:pPr>
    <w:rPr>
      <w:rFonts w:ascii="Times" w:hAnsi="Times"/>
    </w:rPr>
  </w:style>
  <w:style w:type="paragraph" w:customStyle="1" w:styleId="goals">
    <w:name w:val="goals"/>
    <w:basedOn w:val="Normal"/>
    <w:rsid w:val="007C70BD"/>
    <w:pPr>
      <w:autoSpaceDE w:val="0"/>
      <w:autoSpaceDN w:val="0"/>
      <w:ind w:left="360" w:hanging="360"/>
    </w:pPr>
    <w:rPr>
      <w:rFonts w:ascii="Arial" w:hAnsi="Arial"/>
      <w:sz w:val="20"/>
      <w:szCs w:val="20"/>
      <w:lang w:eastAsia="en-US"/>
    </w:rPr>
  </w:style>
  <w:style w:type="character" w:customStyle="1" w:styleId="bibrecord-highlight">
    <w:name w:val="bibrecord-highlight"/>
    <w:basedOn w:val="DefaultParagraphFont"/>
    <w:rsid w:val="007C70BD"/>
  </w:style>
  <w:style w:type="paragraph" w:customStyle="1" w:styleId="1">
    <w:name w:val="1"/>
    <w:rsid w:val="007C70BD"/>
    <w:pPr>
      <w:widowControl w:val="0"/>
      <w:autoSpaceDE w:val="0"/>
      <w:autoSpaceDN w:val="0"/>
    </w:pPr>
    <w:rPr>
      <w:rFonts w:ascii="Times" w:eastAsia="Times New Roman" w:hAnsi="Times" w:cs="Times"/>
    </w:rPr>
  </w:style>
  <w:style w:type="paragraph" w:customStyle="1" w:styleId="FormFieldCaptionBoldCenter">
    <w:name w:val="FormFieldCaptionBoldCenter"/>
    <w:basedOn w:val="FormFieldCaption"/>
    <w:rsid w:val="007C70BD"/>
    <w:pPr>
      <w:jc w:val="center"/>
    </w:pPr>
    <w:rPr>
      <w:b/>
    </w:rPr>
  </w:style>
  <w:style w:type="paragraph" w:customStyle="1" w:styleId="FormFieldCaptionBold9pt">
    <w:name w:val="FormFieldCaptionBold9pt"/>
    <w:basedOn w:val="FormFieldCaption"/>
    <w:rsid w:val="007C70BD"/>
    <w:pPr>
      <w:widowControl w:val="0"/>
      <w:adjustRightInd w:val="0"/>
      <w:spacing w:line="200" w:lineRule="exact"/>
      <w:ind w:firstLine="720"/>
    </w:pPr>
    <w:rPr>
      <w:b/>
      <w:sz w:val="18"/>
    </w:rPr>
  </w:style>
  <w:style w:type="character" w:customStyle="1" w:styleId="defaultbold1">
    <w:name w:val="defaultbold1"/>
    <w:rsid w:val="007C70BD"/>
    <w:rPr>
      <w:rFonts w:ascii="Arial" w:hAnsi="Arial" w:cs="Arial" w:hint="default"/>
      <w:b/>
      <w:bCs/>
      <w:strike w:val="0"/>
      <w:dstrike w:val="0"/>
      <w:color w:val="000000"/>
      <w:sz w:val="11"/>
      <w:szCs w:val="11"/>
      <w:u w:val="none"/>
      <w:effect w:val="none"/>
    </w:rPr>
  </w:style>
  <w:style w:type="paragraph" w:customStyle="1" w:styleId="default0">
    <w:name w:val="default"/>
    <w:basedOn w:val="Normal"/>
    <w:rsid w:val="007C70BD"/>
    <w:pPr>
      <w:spacing w:line="240" w:lineRule="atLeast"/>
      <w:ind w:firstLine="720"/>
    </w:pPr>
    <w:rPr>
      <w:rFonts w:ascii="Palatino" w:hAnsi="Palatino" w:cs="Arial"/>
      <w:color w:val="000000"/>
      <w:sz w:val="22"/>
      <w:szCs w:val="20"/>
      <w:lang w:eastAsia="en-US"/>
    </w:rPr>
  </w:style>
  <w:style w:type="character" w:customStyle="1" w:styleId="clsstaticdata1">
    <w:name w:val="clsstaticdata1"/>
    <w:rsid w:val="007C70BD"/>
    <w:rPr>
      <w:rFonts w:ascii="Arial" w:hAnsi="Arial" w:cs="Arial"/>
      <w:color w:val="000000"/>
      <w:sz w:val="15"/>
      <w:szCs w:val="15"/>
    </w:rPr>
  </w:style>
  <w:style w:type="paragraph" w:customStyle="1" w:styleId="Experience">
    <w:name w:val="Experience"/>
    <w:basedOn w:val="Normal"/>
    <w:rsid w:val="007C70BD"/>
    <w:pPr>
      <w:tabs>
        <w:tab w:val="left" w:pos="360"/>
        <w:tab w:val="left" w:pos="1440"/>
      </w:tabs>
      <w:spacing w:line="200" w:lineRule="exact"/>
      <w:ind w:left="1620" w:right="306" w:hanging="1620"/>
    </w:pPr>
    <w:rPr>
      <w:rFonts w:ascii="Arial" w:hAnsi="Arial" w:cs="Arial"/>
      <w:color w:val="FF0000"/>
      <w:sz w:val="22"/>
      <w:szCs w:val="20"/>
      <w:lang w:eastAsia="en-US"/>
    </w:rPr>
  </w:style>
  <w:style w:type="paragraph" w:customStyle="1" w:styleId="Web">
    <w:name w:val="標準 (Web)"/>
    <w:basedOn w:val="Normal"/>
    <w:rsid w:val="007C70BD"/>
    <w:pPr>
      <w:autoSpaceDE w:val="0"/>
      <w:autoSpaceDN w:val="0"/>
      <w:spacing w:line="200" w:lineRule="exact"/>
      <w:ind w:firstLine="720"/>
    </w:pPr>
    <w:rPr>
      <w:rFonts w:ascii="Arial" w:eastAsia="平成明朝" w:hAnsi="Arial"/>
      <w:sz w:val="22"/>
      <w:szCs w:val="20"/>
      <w:lang w:eastAsia="ja-JP"/>
    </w:rPr>
  </w:style>
  <w:style w:type="character" w:customStyle="1" w:styleId="FormFieldCaption7ptChar">
    <w:name w:val="Form Field Caption 7pt Char"/>
    <w:rsid w:val="007C70BD"/>
    <w:rPr>
      <w:rFonts w:ascii="Arial" w:hAnsi="Arial" w:cs="Arial"/>
      <w:sz w:val="14"/>
      <w:szCs w:val="14"/>
      <w:lang w:val="en-US" w:eastAsia="en-US" w:bidi="ar-SA"/>
    </w:rPr>
  </w:style>
  <w:style w:type="character" w:customStyle="1" w:styleId="apple-style-span">
    <w:name w:val="apple-style-span"/>
    <w:basedOn w:val="DefaultParagraphFont"/>
    <w:rsid w:val="007C70BD"/>
  </w:style>
  <w:style w:type="character" w:customStyle="1" w:styleId="apple-converted-space">
    <w:name w:val="apple-converted-space"/>
    <w:basedOn w:val="DefaultParagraphFont"/>
    <w:rsid w:val="007C70BD"/>
  </w:style>
  <w:style w:type="paragraph" w:customStyle="1" w:styleId="Clear">
    <w:name w:val="Clear"/>
    <w:basedOn w:val="Normal"/>
    <w:rsid w:val="007C70BD"/>
    <w:pPr>
      <w:spacing w:before="60"/>
      <w:jc w:val="both"/>
    </w:pPr>
    <w:rPr>
      <w:rFonts w:ascii="Arial" w:hAnsi="Arial" w:cs="Arial"/>
      <w:sz w:val="22"/>
      <w:szCs w:val="16"/>
      <w:lang w:eastAsia="en-US"/>
    </w:rPr>
  </w:style>
  <w:style w:type="paragraph" w:styleId="Revision">
    <w:name w:val="Revision"/>
    <w:hidden/>
    <w:rsid w:val="007C70BD"/>
    <w:rPr>
      <w:rFonts w:ascii="Arial" w:eastAsia="Times New Roman" w:hAnsi="Arial" w:cs="Times New Roman"/>
      <w:sz w:val="22"/>
    </w:rPr>
  </w:style>
  <w:style w:type="paragraph" w:customStyle="1" w:styleId="Biblio0">
    <w:name w:val="# Biblio"/>
    <w:basedOn w:val="Bibliography"/>
    <w:rsid w:val="007C70BD"/>
    <w:pPr>
      <w:tabs>
        <w:tab w:val="decimal" w:pos="360"/>
      </w:tabs>
      <w:spacing w:before="240"/>
      <w:ind w:left="620" w:hanging="620"/>
    </w:pPr>
    <w:rPr>
      <w:rFonts w:ascii="Times" w:hAnsi="Times"/>
      <w:sz w:val="24"/>
    </w:rPr>
  </w:style>
  <w:style w:type="paragraph" w:customStyle="1" w:styleId="series">
    <w:name w:val="# series"/>
    <w:basedOn w:val="Normal"/>
    <w:rsid w:val="007C70BD"/>
    <w:pPr>
      <w:tabs>
        <w:tab w:val="decimal" w:pos="270"/>
        <w:tab w:val="left" w:pos="540"/>
      </w:tabs>
      <w:autoSpaceDE w:val="0"/>
      <w:autoSpaceDN w:val="0"/>
      <w:ind w:left="720" w:hanging="720"/>
    </w:pPr>
    <w:rPr>
      <w:rFonts w:ascii="Arial" w:hAnsi="Arial"/>
      <w:sz w:val="22"/>
      <w:szCs w:val="20"/>
      <w:lang w:eastAsia="en-US"/>
    </w:rPr>
  </w:style>
  <w:style w:type="character" w:customStyle="1" w:styleId="CharChar34">
    <w:name w:val="Char Char34"/>
    <w:rsid w:val="007C70BD"/>
    <w:rPr>
      <w:rFonts w:ascii="Arial" w:hAnsi="Arial" w:cs="Arial"/>
      <w:b/>
      <w:bCs/>
      <w:sz w:val="22"/>
      <w:szCs w:val="22"/>
    </w:rPr>
  </w:style>
  <w:style w:type="character" w:customStyle="1" w:styleId="CharChar33">
    <w:name w:val="Char Char33"/>
    <w:rsid w:val="007C70BD"/>
    <w:rPr>
      <w:rFonts w:ascii="Arial" w:hAnsi="Arial" w:cs="Arial"/>
      <w:b/>
      <w:bCs/>
      <w:sz w:val="28"/>
      <w:szCs w:val="28"/>
    </w:rPr>
  </w:style>
  <w:style w:type="character" w:customStyle="1" w:styleId="CharChar32">
    <w:name w:val="Char Char32"/>
    <w:rsid w:val="007C70BD"/>
    <w:rPr>
      <w:rFonts w:ascii="Arial" w:hAnsi="Arial" w:cs="Arial"/>
      <w:sz w:val="24"/>
      <w:szCs w:val="24"/>
    </w:rPr>
  </w:style>
  <w:style w:type="character" w:customStyle="1" w:styleId="CharChar18">
    <w:name w:val="Char Char18"/>
    <w:semiHidden/>
    <w:rsid w:val="007C70BD"/>
    <w:rPr>
      <w:rFonts w:ascii="Times" w:hAnsi="Times" w:cs="Times"/>
    </w:rPr>
  </w:style>
  <w:style w:type="character" w:customStyle="1" w:styleId="CharChar17">
    <w:name w:val="Char Char17"/>
    <w:semiHidden/>
    <w:rsid w:val="007C70BD"/>
    <w:rPr>
      <w:rFonts w:ascii="Tahoma" w:hAnsi="Tahoma" w:cs="Tahoma"/>
      <w:sz w:val="24"/>
      <w:szCs w:val="24"/>
      <w:shd w:val="clear" w:color="auto" w:fill="000080"/>
    </w:rPr>
  </w:style>
  <w:style w:type="character" w:customStyle="1" w:styleId="CharChar14">
    <w:name w:val="Char Char14"/>
    <w:semiHidden/>
    <w:rsid w:val="007C70BD"/>
    <w:rPr>
      <w:rFonts w:ascii="Times" w:hAnsi="Times" w:cs="Times"/>
    </w:rPr>
  </w:style>
  <w:style w:type="character" w:customStyle="1" w:styleId="CharChar1">
    <w:name w:val="Char Char1"/>
    <w:semiHidden/>
    <w:rsid w:val="007C70BD"/>
    <w:rPr>
      <w:rFonts w:ascii="Tahoma" w:hAnsi="Tahoma" w:cs="Tahoma"/>
      <w:sz w:val="16"/>
      <w:szCs w:val="16"/>
    </w:rPr>
  </w:style>
  <w:style w:type="character" w:customStyle="1" w:styleId="CharChar">
    <w:name w:val="Char Char"/>
    <w:semiHidden/>
    <w:rsid w:val="007C70BD"/>
    <w:rPr>
      <w:rFonts w:ascii="Times" w:hAnsi="Times" w:cs="Times"/>
      <w:b/>
      <w:bCs/>
    </w:rPr>
  </w:style>
  <w:style w:type="paragraph" w:customStyle="1" w:styleId="authors">
    <w:name w:val="authors"/>
    <w:basedOn w:val="Normal"/>
    <w:rsid w:val="007C70BD"/>
    <w:pPr>
      <w:spacing w:before="100" w:beforeAutospacing="1" w:after="100" w:afterAutospacing="1"/>
    </w:pPr>
    <w:rPr>
      <w:sz w:val="22"/>
      <w:lang w:eastAsia="en-US"/>
    </w:rPr>
  </w:style>
  <w:style w:type="paragraph" w:customStyle="1" w:styleId="source">
    <w:name w:val="source"/>
    <w:basedOn w:val="Normal"/>
    <w:rsid w:val="007C70BD"/>
    <w:pPr>
      <w:spacing w:before="100" w:beforeAutospacing="1" w:after="100" w:afterAutospacing="1"/>
    </w:pPr>
    <w:rPr>
      <w:sz w:val="22"/>
      <w:lang w:eastAsia="en-US"/>
    </w:rPr>
  </w:style>
  <w:style w:type="character" w:customStyle="1" w:styleId="journalname">
    <w:name w:val="journalname"/>
    <w:basedOn w:val="DefaultParagraphFont"/>
    <w:rsid w:val="007C70BD"/>
  </w:style>
  <w:style w:type="character" w:customStyle="1" w:styleId="volume">
    <w:name w:val="volume"/>
    <w:basedOn w:val="DefaultParagraphFont"/>
    <w:rsid w:val="007C70BD"/>
  </w:style>
  <w:style w:type="character" w:customStyle="1" w:styleId="pages">
    <w:name w:val="pages"/>
    <w:basedOn w:val="DefaultParagraphFont"/>
    <w:rsid w:val="007C70BD"/>
  </w:style>
  <w:style w:type="character" w:customStyle="1" w:styleId="frsourcelabel1">
    <w:name w:val="fr_source_label1"/>
    <w:rsid w:val="007C70BD"/>
    <w:rPr>
      <w:b/>
      <w:bCs/>
    </w:rPr>
  </w:style>
  <w:style w:type="character" w:customStyle="1" w:styleId="ti2">
    <w:name w:val="ti2"/>
    <w:rsid w:val="007C70BD"/>
    <w:rPr>
      <w:sz w:val="22"/>
      <w:szCs w:val="22"/>
    </w:rPr>
  </w:style>
  <w:style w:type="paragraph" w:customStyle="1" w:styleId="pmcid">
    <w:name w:val="pmcid"/>
    <w:basedOn w:val="Normal"/>
    <w:rsid w:val="007C70BD"/>
    <w:pPr>
      <w:spacing w:beforeLines="1" w:afterLines="1"/>
    </w:pPr>
    <w:rPr>
      <w:rFonts w:ascii="Arial" w:hAnsi="Arial"/>
      <w:sz w:val="20"/>
      <w:szCs w:val="20"/>
      <w:lang w:eastAsia="en-US"/>
    </w:rPr>
  </w:style>
  <w:style w:type="paragraph" w:customStyle="1" w:styleId="Captions">
    <w:name w:val="Captions"/>
    <w:basedOn w:val="Normal"/>
    <w:rsid w:val="007C70BD"/>
    <w:pPr>
      <w:autoSpaceDE w:val="0"/>
      <w:autoSpaceDN w:val="0"/>
      <w:spacing w:before="120"/>
      <w:jc w:val="both"/>
    </w:pPr>
    <w:rPr>
      <w:rFonts w:ascii="Arial" w:hAnsi="Arial"/>
      <w:sz w:val="22"/>
      <w:szCs w:val="20"/>
      <w:lang w:eastAsia="en-US"/>
    </w:rPr>
  </w:style>
  <w:style w:type="paragraph" w:customStyle="1" w:styleId="TAFFigureLegends">
    <w:name w:val="TAF Figure Legends"/>
    <w:basedOn w:val="TAFNormal"/>
    <w:qFormat/>
    <w:rsid w:val="007C70BD"/>
    <w:pPr>
      <w:spacing w:before="0" w:line="240" w:lineRule="auto"/>
      <w:jc w:val="left"/>
    </w:pPr>
    <w:rPr>
      <w:rFonts w:cs="Arial"/>
      <w:color w:val="000000"/>
      <w:sz w:val="20"/>
    </w:rPr>
  </w:style>
  <w:style w:type="numbering" w:styleId="1ai">
    <w:name w:val="Outline List 1"/>
    <w:basedOn w:val="NoList"/>
    <w:rsid w:val="007C70BD"/>
    <w:pPr>
      <w:numPr>
        <w:numId w:val="15"/>
      </w:numPr>
    </w:pPr>
  </w:style>
  <w:style w:type="paragraph" w:customStyle="1" w:styleId="PABulletLevel1">
    <w:name w:val="PA Bullet Level 1"/>
    <w:basedOn w:val="Normal"/>
    <w:rsid w:val="007C70BD"/>
    <w:pPr>
      <w:numPr>
        <w:numId w:val="16"/>
      </w:numPr>
      <w:autoSpaceDE w:val="0"/>
      <w:autoSpaceDN w:val="0"/>
      <w:adjustRightInd w:val="0"/>
      <w:snapToGrid w:val="0"/>
      <w:spacing w:after="120"/>
    </w:pPr>
    <w:rPr>
      <w:bCs/>
      <w:lang w:eastAsia="en-US"/>
    </w:rPr>
  </w:style>
  <w:style w:type="paragraph" w:customStyle="1" w:styleId="PABulletLevel1-">
    <w:name w:val="PA Bullet Level 1 (-)"/>
    <w:basedOn w:val="PABulletLevel1"/>
    <w:rsid w:val="007C70BD"/>
    <w:pPr>
      <w:numPr>
        <w:ilvl w:val="2"/>
      </w:numPr>
    </w:pPr>
  </w:style>
  <w:style w:type="paragraph" w:customStyle="1" w:styleId="PABulletLevel1o">
    <w:name w:val="PA Bullet Level 1 (o)"/>
    <w:basedOn w:val="PABulletLevel1"/>
    <w:rsid w:val="007C70BD"/>
    <w:pPr>
      <w:widowControl w:val="0"/>
      <w:numPr>
        <w:ilvl w:val="1"/>
      </w:numPr>
    </w:pPr>
  </w:style>
  <w:style w:type="character" w:customStyle="1" w:styleId="citation-publication-date">
    <w:name w:val="citation-publication-date"/>
    <w:basedOn w:val="DefaultParagraphFont"/>
    <w:rsid w:val="007C70BD"/>
  </w:style>
  <w:style w:type="character" w:customStyle="1" w:styleId="citation-volume">
    <w:name w:val="citation-volume"/>
    <w:basedOn w:val="DefaultParagraphFont"/>
    <w:rsid w:val="007C70BD"/>
  </w:style>
  <w:style w:type="character" w:customStyle="1" w:styleId="citation-issue">
    <w:name w:val="citation-issue"/>
    <w:basedOn w:val="DefaultParagraphFont"/>
    <w:rsid w:val="007C70BD"/>
  </w:style>
  <w:style w:type="character" w:customStyle="1" w:styleId="citation-flpages">
    <w:name w:val="citation-flpages"/>
    <w:basedOn w:val="DefaultParagraphFont"/>
    <w:rsid w:val="007C70BD"/>
  </w:style>
  <w:style w:type="character" w:customStyle="1" w:styleId="tocnumber">
    <w:name w:val="tocnumber"/>
    <w:basedOn w:val="DefaultParagraphFont"/>
    <w:rsid w:val="007C70BD"/>
  </w:style>
  <w:style w:type="character" w:customStyle="1" w:styleId="toctext">
    <w:name w:val="toctext"/>
    <w:basedOn w:val="DefaultParagraphFont"/>
    <w:rsid w:val="007C70BD"/>
  </w:style>
  <w:style w:type="character" w:customStyle="1" w:styleId="mw-headline">
    <w:name w:val="mw-headline"/>
    <w:basedOn w:val="DefaultParagraphFont"/>
    <w:rsid w:val="007C70BD"/>
  </w:style>
  <w:style w:type="character" w:customStyle="1" w:styleId="st">
    <w:name w:val="st"/>
    <w:basedOn w:val="DefaultParagraphFont"/>
    <w:rsid w:val="007C70BD"/>
  </w:style>
  <w:style w:type="paragraph" w:customStyle="1" w:styleId="1-21">
    <w:name w:val="中等深浅网格 1 - 强调文字颜色 21"/>
    <w:basedOn w:val="Normal"/>
    <w:rsid w:val="00CD395E"/>
    <w:pPr>
      <w:widowControl w:val="0"/>
      <w:autoSpaceDE w:val="0"/>
      <w:autoSpaceDN w:val="0"/>
      <w:adjustRightInd w:val="0"/>
      <w:spacing w:line="480" w:lineRule="auto"/>
      <w:ind w:firstLineChars="200" w:firstLine="420"/>
    </w:pPr>
    <w:rPr>
      <w:rFonts w:cs="Arial"/>
      <w:kern w:val="2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254D32"/>
    <w:pPr>
      <w:jc w:val="center"/>
    </w:pPr>
    <w:rPr>
      <w:rFonts w:ascii="Cambria" w:eastAsia="SimSun" w:hAnsi="Cambria" w:cstheme="minorBidi"/>
      <w:noProof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4D32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254D32"/>
    <w:pPr>
      <w:jc w:val="both"/>
    </w:pPr>
    <w:rPr>
      <w:rFonts w:ascii="Cambria" w:eastAsia="SimSun" w:hAnsi="Cambria" w:cstheme="minorBidi"/>
      <w:noProof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4D32"/>
    <w:rPr>
      <w:rFonts w:ascii="Cambria" w:hAnsi="Cambria"/>
      <w:noProof/>
    </w:rPr>
  </w:style>
  <w:style w:type="character" w:customStyle="1" w:styleId="Normal1Char">
    <w:name w:val="Normal1 Char"/>
    <w:basedOn w:val="DefaultParagraphFont"/>
    <w:link w:val="Normal1"/>
    <w:locked/>
    <w:rsid w:val="00FB3F0B"/>
    <w:rPr>
      <w:rFonts w:ascii="Arial" w:eastAsia="Times New Roman" w:hAnsi="Arial" w:cs="Times New Roman"/>
      <w:b/>
      <w:sz w:val="22"/>
      <w:szCs w:val="20"/>
    </w:rPr>
  </w:style>
  <w:style w:type="character" w:customStyle="1" w:styleId="title-text">
    <w:name w:val="title-text"/>
    <w:basedOn w:val="DefaultParagraphFont"/>
    <w:rsid w:val="00FB3F0B"/>
  </w:style>
  <w:style w:type="character" w:customStyle="1" w:styleId="showppt">
    <w:name w:val="showppt"/>
    <w:basedOn w:val="DefaultParagraphFont"/>
    <w:rsid w:val="0078263B"/>
  </w:style>
  <w:style w:type="character" w:customStyle="1" w:styleId="jp-italic">
    <w:name w:val="jp-italic"/>
    <w:basedOn w:val="DefaultParagraphFont"/>
    <w:rsid w:val="0078263B"/>
  </w:style>
  <w:style w:type="character" w:customStyle="1" w:styleId="xref">
    <w:name w:val="xref"/>
    <w:basedOn w:val="DefaultParagraphFont"/>
    <w:rsid w:val="0078263B"/>
  </w:style>
  <w:style w:type="paragraph" w:customStyle="1" w:styleId="PreformattedText">
    <w:name w:val="Preformatted Text"/>
    <w:basedOn w:val="Normal"/>
    <w:qFormat/>
    <w:rsid w:val="00096A32"/>
    <w:pPr>
      <w:spacing w:after="200" w:line="276" w:lineRule="auto"/>
    </w:pPr>
    <w:rPr>
      <w:rFonts w:asciiTheme="minorHAnsi" w:eastAsiaTheme="minorEastAsia" w:hAnsiTheme="minorHAnsi" w:cstheme="minorBidi"/>
      <w:color w:val="00000A"/>
      <w:sz w:val="22"/>
      <w:szCs w:val="22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096A32"/>
    <w:rPr>
      <w:color w:val="808080"/>
    </w:rPr>
  </w:style>
  <w:style w:type="character" w:customStyle="1" w:styleId="ptitle">
    <w:name w:val="p_title"/>
    <w:basedOn w:val="DefaultParagraphFont"/>
    <w:rsid w:val="00096A32"/>
  </w:style>
  <w:style w:type="character" w:customStyle="1" w:styleId="toptext">
    <w:name w:val="top__text"/>
    <w:basedOn w:val="DefaultParagraphFont"/>
    <w:rsid w:val="00096A32"/>
  </w:style>
  <w:style w:type="character" w:customStyle="1" w:styleId="topsub">
    <w:name w:val="top__sub"/>
    <w:basedOn w:val="DefaultParagraphFont"/>
    <w:rsid w:val="00113681"/>
  </w:style>
  <w:style w:type="character" w:customStyle="1" w:styleId="name">
    <w:name w:val="name"/>
    <w:basedOn w:val="DefaultParagraphFont"/>
    <w:rsid w:val="00910F9D"/>
  </w:style>
  <w:style w:type="paragraph" w:customStyle="1" w:styleId="p">
    <w:name w:val="p"/>
    <w:basedOn w:val="Normal"/>
    <w:rsid w:val="00BE3EF9"/>
    <w:pPr>
      <w:spacing w:before="100" w:beforeAutospacing="1" w:after="100" w:afterAutospacing="1"/>
    </w:pPr>
  </w:style>
  <w:style w:type="paragraph" w:customStyle="1" w:styleId="mb0">
    <w:name w:val="mb0"/>
    <w:basedOn w:val="Normal"/>
    <w:rsid w:val="0052158C"/>
    <w:pPr>
      <w:spacing w:before="100" w:beforeAutospacing="1" w:after="100" w:afterAutospacing="1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5B2D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93188"/>
    <w:rPr>
      <w:color w:val="605E5C"/>
      <w:shd w:val="clear" w:color="auto" w:fill="E1DFDD"/>
    </w:rPr>
  </w:style>
  <w:style w:type="character" w:customStyle="1" w:styleId="tlid-translation">
    <w:name w:val="tlid-translation"/>
    <w:basedOn w:val="DefaultParagraphFont"/>
    <w:rsid w:val="00D915B6"/>
  </w:style>
  <w:style w:type="character" w:styleId="HTMLCite">
    <w:name w:val="HTML Cite"/>
    <w:basedOn w:val="DefaultParagraphFont"/>
    <w:uiPriority w:val="99"/>
    <w:semiHidden/>
    <w:unhideWhenUsed/>
    <w:rsid w:val="00E5107D"/>
    <w:rPr>
      <w:i/>
      <w:iCs/>
    </w:rPr>
  </w:style>
  <w:style w:type="character" w:customStyle="1" w:styleId="gt-baf-cell">
    <w:name w:val="gt-baf-cell"/>
    <w:basedOn w:val="DefaultParagraphFont"/>
    <w:rsid w:val="00C22302"/>
  </w:style>
  <w:style w:type="character" w:styleId="UnresolvedMention">
    <w:name w:val="Unresolved Mention"/>
    <w:basedOn w:val="DefaultParagraphFont"/>
    <w:uiPriority w:val="99"/>
    <w:semiHidden/>
    <w:unhideWhenUsed/>
    <w:rsid w:val="000A0132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856EAF"/>
    <w:rPr>
      <w:rFonts w:eastAsiaTheme="minorEastAsia"/>
      <w:lang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0E443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45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6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0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0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24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3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6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49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42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0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25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964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65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092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36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92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26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80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728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37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571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57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85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48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05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48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02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87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56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749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29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17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99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35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59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14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9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1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41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0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58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59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804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6217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217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7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505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9216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733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899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4443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765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823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92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583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270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000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826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187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35889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46713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330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791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0162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10543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30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554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9136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75155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14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644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5685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01449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87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9119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973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2142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19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040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8120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5872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14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869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8076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80934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1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045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591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11629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613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949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402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6266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316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0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86522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282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7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7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8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47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64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9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73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07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31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72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592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4560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3075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7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76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915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114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8571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453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050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589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077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3669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6908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62758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0088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957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07121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4934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77426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1830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9879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53894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30590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7235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3256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2346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3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63793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49440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4893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7170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784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4576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52760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7317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5663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0279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7480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0833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93718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9924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48078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7454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6502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86862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071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89018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4022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91636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7125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2590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2147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0565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97198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143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49122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8069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43960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7600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5178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2840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39857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5874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17767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32957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5917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54063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6004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2851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4480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0764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77980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4502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190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410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5473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14851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3813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4424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5386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7866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99809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94616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16986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3730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473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1287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7228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6489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16691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4506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40433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7540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88437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54763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3823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7022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6025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9137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9935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015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59258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3738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49966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5198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6549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31499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12575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72008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9510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99624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7826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320309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4575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97916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162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55947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3606714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18755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979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77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650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161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869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102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2826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705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78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4623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3105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1733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955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8984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8347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547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6095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8770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8011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0533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5266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869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952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26870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5845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8927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65959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04545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9943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9074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890208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8657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5212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0303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2340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33879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55703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46715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23662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5246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653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82630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8304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3184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2361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83090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50298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23334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1338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1849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2308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4272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6312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39834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13835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27672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9898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5337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9652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07539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78108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0626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62364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95093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4895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16896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3045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708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8313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18560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67102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1226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5543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8555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04482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81168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7635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5609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4081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1749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75754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5246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3717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7959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0342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01722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3423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1093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36659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0531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0052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0532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12873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5361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73029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81024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0601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1129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82469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2830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0962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36991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9528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7960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42764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14856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3451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0391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2551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5832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25289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8546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94690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98570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4612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616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93197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8419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975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3562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95405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3372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9775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1375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5193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2565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99205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45070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84385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44766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9796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3768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66787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10047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2995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5562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9215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5859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81861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9936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64095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68280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04890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7354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0172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94375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2480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48297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72045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3716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5879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4593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6017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70157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3060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80334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2186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6547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73799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9051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3639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92883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80711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6510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3000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9556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31659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53978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108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3288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9814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9230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750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8690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445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7312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09979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2189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76228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36453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6114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33009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6260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157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8302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3640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61357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7860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367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12562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44341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44340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3168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7414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29454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9383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9185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1224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5497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03533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5277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2411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8866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07887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50322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1657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2146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37921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029061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76716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82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227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0950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412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222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181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642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5394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717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177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073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845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038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4957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973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0369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9591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727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998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818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470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51635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73214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31826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865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23954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7831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42705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6230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8845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4747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10815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6102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0928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18058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4205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81364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52234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07588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2992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82840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4638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9193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4105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7865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2765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4251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9708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08701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93938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1181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4381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7297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17336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5206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0907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3802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8386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6690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7773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3044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86296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28671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40338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5493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74571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9564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94899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0783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6047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43767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4399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8561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90062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76402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2503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24005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5808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15013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5751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89726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0287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3830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91696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94549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10768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8360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63716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10128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02542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8622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6678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29261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78992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85942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0270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03460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3282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0201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6703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0435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6944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25717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6233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25628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6494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9794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9801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99506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2714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37783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9020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51109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3170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6832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1757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50345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10842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7290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9723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6389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93539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73405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7706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34340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92525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54199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22158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4962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1171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3791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29195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50072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1041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05804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65580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49233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8854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2156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80766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50449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04111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542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7309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27366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0138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9505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13987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9139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6852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75850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82614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311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88476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0737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61257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9498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7626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0078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410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76471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63156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1485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8307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8956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96095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25480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82054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0965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1773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6548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81999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0312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3539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74439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05024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24444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70551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7409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46749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4864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2336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12428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53024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82121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41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8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1870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880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79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4929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7123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888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002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252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579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0666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643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9258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7618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439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910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1757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278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314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5378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36625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39778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0044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4440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26411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71524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46817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3628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7850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87026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92807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846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69014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90145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72667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98146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0806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93249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8815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7596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3040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7279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8181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9614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03909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40031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54424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8206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9471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7256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2865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0775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8733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50917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44161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6306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4289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78316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07225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593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50897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9672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1719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8525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87993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09019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70724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72433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95965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95271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0027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8400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92019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9663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13416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84692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1455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5191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5025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3467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99436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8201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45334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02822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5232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3095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01869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4335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29509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75872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3766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94736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7773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22378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2740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60701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07002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65582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4269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25519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83021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123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21594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1715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0552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399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74435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80483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67184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1522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3798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4727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00432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89928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91389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91392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3065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5883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0608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4251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7253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9682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5482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20822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77131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8294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1671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1501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95955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58609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69803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33366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6420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52119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77546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883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6849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7359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58321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18093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3799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3068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99320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93718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27676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3544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0998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36588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37376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4496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85457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15553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54576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3737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6984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2122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84415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0237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97971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90386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156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13937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7631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0740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3314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93781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0692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23453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8548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26794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93054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241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01988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61956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568997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32731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792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09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71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76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383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1262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2455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877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460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746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1875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80031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164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43460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93350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05328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5354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01835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17129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70056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7392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65648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3234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0447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6491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38363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1397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77946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75546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96356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3204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11902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7227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2888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49482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40750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51188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76561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254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9061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2149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26047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3484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5401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6006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20054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07315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3743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0851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50966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0532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61617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4804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68643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65733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17600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13246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13246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3430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06379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0879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26006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26446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15066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309263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4074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5745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7976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19072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34548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33841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5177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4806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3519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69922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34908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4271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6017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26438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6157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6739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6572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7698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20022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548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9101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5196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2470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88324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7038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7303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2765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57485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2301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20369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6541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94358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33676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44825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3408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47603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7407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19910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5923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1968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3862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5193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9815683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86230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594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537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770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882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394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2619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7975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1886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9339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0541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692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6369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4919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6328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259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565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257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941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0709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458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09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100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4768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42952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25891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3511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40975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9397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6869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13781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0965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0072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4559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74957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6322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08892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72928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7442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0477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16094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2146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184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846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9211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3995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7867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0318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5107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799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5049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6996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9738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09723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8250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32251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0893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09944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6820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1014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4247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621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6411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0093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31784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6184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9657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38290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95524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0918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743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40436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7810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49155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63958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1488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98879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0059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1050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87187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92554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5536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67284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68287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44198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7457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58473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81801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02607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3146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93354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42591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53011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7075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08625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1683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77967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57865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5568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3446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22338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13142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3178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8470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8806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03188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3713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8274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6790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6500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75925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8169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41679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79794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22213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08906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72933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1902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3680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6490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68095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6249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88005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90700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5443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9553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40304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6408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30444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4274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09748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8257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75303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19940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80831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37831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6887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6872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8175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5316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6694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8123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03607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85360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01940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67477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13311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19330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12586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7346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84850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8680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2249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572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49652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04066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09816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65224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0607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7800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2215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8068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04673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1875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9811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9056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2478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5536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8469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4464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288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829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0674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2877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7220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1418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83586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1547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2269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59824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3919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5502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64640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0346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314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5783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0781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2555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535296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10173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43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88467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433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1519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201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1598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985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3718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1456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59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8865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0474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129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718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060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9820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6049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8969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6674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325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615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2099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361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548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497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419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359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440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207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5444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302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913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7783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1156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140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4588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8086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6285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3221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8270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8687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754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871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1068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1087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678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05999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0818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3753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2756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3102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5725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2740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5472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5939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67394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7975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8941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00178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65390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22732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4557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8310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2099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6056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7372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2459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5685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761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569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850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3232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97914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36069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96937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8863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9716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6609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6638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3498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62738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7722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16493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2329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03428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62385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78178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8956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07342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3856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89046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10255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56079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70420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6098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8445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02658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10652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69647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7552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75529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1407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0385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9678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40313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42931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9582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99673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48955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6475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37583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4992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5261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67734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39026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7681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8030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4317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9366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3267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36092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73464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8151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9725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21241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0141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08393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68109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2045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2026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25340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3361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59803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2464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2465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35539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4886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31653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4010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1683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2144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4764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11233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1514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5979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6190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80450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0080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05131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3018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57078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83321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9495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12657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011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5482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90364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32297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7435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95187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5954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86187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19646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2724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3034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7112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16234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20103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2163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64786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37687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7887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6526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92973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96852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0674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4440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6603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2736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5319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66241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6839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8424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732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26650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45081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69839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42459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62104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5886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8971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6378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9482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59127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91164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40903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4623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64757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0597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1063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83820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37049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18389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86981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46748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4945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0691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3773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51537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2025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8264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599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31619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6129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77269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3088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3748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9133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29200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24788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26333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225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303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491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06149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4082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42750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92773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8496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5201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64380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12900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26771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34481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03893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27448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51673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96339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4224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3098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545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2136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70636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8108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96088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34218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31772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60674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77160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37743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88836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2470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7735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4359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76425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1567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5388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5647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5984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3075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6200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77089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04735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50625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5716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50914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4186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65659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39709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4474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525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96954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34059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94958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12660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5353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15567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075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6052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1026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29948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4758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7581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97360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2698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89401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7411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90303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09744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4081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52721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57016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58544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8786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08991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56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6334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71150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53383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88864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3665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7938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5532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32078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56321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13800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231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25392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13280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17965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32997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7573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8274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5750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25642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34165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5111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72740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194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538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780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1812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4480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6214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73725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79791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19592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36346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76411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91412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40683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5721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66440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2680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3705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06235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65201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76302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5978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61010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1264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40878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7587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98576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6226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87210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23876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209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6670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0123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4983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54386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7989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4695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5386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63903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87432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97830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9784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4788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9028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9373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1652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21368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0534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19695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6819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4980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4734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0584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41726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5386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47549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0454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7908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09870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2369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33390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60374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85830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1424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4119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5037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6420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00428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18557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3249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40409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42399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79291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5911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0190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75113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8171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1332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6152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72697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45501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58592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93328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37925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0272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15870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5323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19527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6200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0324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19723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4672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9571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0569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2463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60015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81609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3522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8723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5666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65829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68260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8820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2093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3869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46449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77246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0465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17804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3621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4764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5465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1391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2937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9716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44187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319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38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6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15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6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6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27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495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4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5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4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9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94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6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4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1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76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2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78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9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36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976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9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03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6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7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95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05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1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5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3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39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00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12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55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27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20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6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65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81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4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13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9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6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8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9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5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8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6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5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80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22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1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0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5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6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>
  <b:Source>
    <b:Tag>SAn10</b:Tag>
    <b:SourceType>JournalArticle</b:SourceType>
    <b:Guid>{DBDA4963-926B-7047-AECC-9DDC42925BA9}</b:Guid>
    <b:Title>Differential expression analysis for sequence count data</b:Title>
    <b:Year>2010</b:Year>
    <b:Pages>1-1</b:Pages>
    <b:Author>
      <b:Author>
        <b:NameList>
          <b:Person>
            <b:Last>Anders</b:Last>
            <b:First>S.</b:First>
          </b:Person>
          <b:Person>
            <b:Last>Huber</b:Last>
            <b:First>W.</b:First>
          </b:Person>
        </b:NameList>
      </b:Author>
    </b:Author>
    <b:JournalName>Genome Biology</b:JournalName>
    <b:RefOrder>10</b:RefOrder>
  </b:Source>
  <b:Source>
    <b:Tag>JWa13</b:Tag>
    <b:SourceType>JournalArticle</b:SourceType>
    <b:Guid>{ADFB3323-6F4D-AF4D-AF10-6114D56394C4}</b:Guid>
    <b:Author>
      <b:Author>
        <b:NameList>
          <b:Person>
            <b:Last>Wang</b:Last>
            <b:First>J.</b:First>
          </b:Person>
          <b:Person>
            <b:Last>Duncan</b:Last>
            <b:First>D.</b:First>
          </b:Person>
          <b:Person>
            <b:Last>Shi</b:Last>
            <b:First>Z.</b:First>
          </b:Person>
          <b:Person>
            <b:Last>Zhang</b:Last>
            <b:First>B.</b:First>
          </b:Person>
        </b:NameList>
      </b:Author>
    </b:Author>
    <b:Title>WEB-based GEne SeT AnaLysis Toolkit (WebGestalt): update 2013</b:Title>
    <b:JournalName>Nucleic Acids Research</b:JournalName>
    <b:Year>2013</b:Year>
    <b:Month>July</b:Month>
    <b:Day>1</b:Day>
    <b:Volume>41</b:Volume>
    <b:Issue>W1</b:Issue>
    <b:Pages>W77-W83</b:Pages>
    <b:RefOrder>6</b:RefOrder>
  </b:Source>
  <b:Source>
    <b:Tag>And10</b:Tag>
    <b:SourceType>JournalArticle</b:SourceType>
    <b:Guid>{05FF1A3F-DA9D-9446-9362-9DA114FFC15C}</b:Guid>
    <b:Author>
      <b:Author>
        <b:NameList>
          <b:Person>
            <b:Last>Anders</b:Last>
            <b:First>Huber</b:First>
          </b:Person>
        </b:NameList>
      </b:Author>
    </b:Author>
    <b:Title>Differential expression analysis for sequence count data.</b:Title>
    <b:JournalName>Genome Biology</b:JournalName>
    <b:Year>2010</b:Year>
    <b:Pages>1-1</b:Pages>
    <b:RefOrder>11</b:RefOrder>
  </b:Source>
  <b:Source>
    <b:Tag>And101</b:Tag>
    <b:SourceType>JournalArticle</b:SourceType>
    <b:Guid>{73008F83-04FB-8C4E-973C-A13AF679F7B0}</b:Guid>
    <b:Author>
      <b:Author>
        <b:NameList>
          <b:Person>
            <b:Last>al.</b:Last>
            <b:First>Anders</b:First>
            <b:Middle>et</b:Middle>
          </b:Person>
        </b:NameList>
      </b:Author>
    </b:Author>
    <b:Title>Differential expression analysis for sequence count data</b:Title>
    <b:JournalName>Nature Precedings</b:JournalName>
    <b:Year>2010</b:Year>
    <b:Pages>1-1</b:Pages>
    <b:RefOrder>12</b:RefOrder>
  </b:Source>
  <b:Source>
    <b:Tag>SAn101</b:Tag>
    <b:SourceType>JournalArticle</b:SourceType>
    <b:Guid>{06D43C5B-B7A3-B34A-BB74-CE7EF2003214}</b:Guid>
    <b:Author>
      <b:Author>
        <b:NameList>
          <b:Person>
            <b:Last>Anders</b:Last>
            <b:First>S.</b:First>
          </b:Person>
          <b:Person>
            <b:Last>Huber</b:Last>
            <b:First>W.</b:First>
          </b:Person>
        </b:NameList>
      </b:Author>
    </b:Author>
    <b:Title>Differential expression analysis for sequence count data</b:Title>
    <b:JournalName>Nature Precedings</b:JournalName>
    <b:Year>2010</b:Year>
    <b:Pages>1-1</b:Pages>
    <b:RefOrder>13</b:RefOrder>
  </b:Source>
  <b:Source>
    <b:Tag>SAn102</b:Tag>
    <b:SourceType>JournalArticle</b:SourceType>
    <b:Guid>{525B4849-1C46-7A42-BEE8-3620E4D2CBC5}</b:Guid>
    <b:Author>
      <b:Author>
        <b:NameList>
          <b:Person>
            <b:Last>Anders</b:Last>
            <b:First>S.</b:First>
          </b:Person>
          <b:Person>
            <b:Last>Huber</b:Last>
            <b:First>W.</b:First>
          </b:Person>
        </b:NameList>
      </b:Author>
    </b:Author>
    <b:Title>Differential expression analysis for sequence count data</b:Title>
    <b:JournalName>Nature Precedings</b:JournalName>
    <b:Year>2010</b:Year>
    <b:Pages>1-1</b:Pages>
    <b:RefOrder>3</b:RefOrder>
  </b:Source>
  <b:Source>
    <b:Tag>ADo12</b:Tag>
    <b:SourceType>JournalArticle</b:SourceType>
    <b:Guid>{02846BD0-EFC9-DE46-A80D-41C4BC924D84}</b:Guid>
    <b:Author>
      <b:Author>
        <b:NameList>
          <b:Person>
            <b:Last>Dobin</b:Last>
            <b:First>A.</b:First>
          </b:Person>
          <b:Person>
            <b:Last>Davis</b:Last>
            <b:First>C.</b:First>
            <b:Middle>A.</b:Middle>
          </b:Person>
          <b:Person>
            <b:Last>Schlesinger</b:Last>
            <b:First>F.</b:First>
          </b:Person>
          <b:Person>
            <b:Last>Drenkow</b:Last>
            <b:First>J.</b:First>
          </b:Person>
          <b:Person>
            <b:Last>Zaleski</b:Last>
            <b:First>C.</b:First>
          </b:Person>
          <b:Person>
            <b:Last>Jha</b:Last>
            <b:First>S.</b:First>
          </b:Person>
          <b:Person>
            <b:Last>Batut</b:Last>
            <b:First>P.</b:First>
          </b:Person>
          <b:Person>
            <b:Last>Chaisson</b:Last>
            <b:First>M.</b:First>
          </b:Person>
          <b:Person>
            <b:Last>Gingeras</b:Last>
            <b:First>T.</b:First>
            <b:Middle>R.</b:Middle>
          </b:Person>
        </b:NameList>
      </b:Author>
    </b:Author>
    <b:Title>STAR: ultrafast universal RNA-seq aligner </b:Title>
    <b:JournalName>Bioinformatics</b:JournalName>
    <b:Year>2012</b:Year>
    <b:Volume>29</b:Volume>
    <b:Issue>1</b:Issue>
    <b:Pages>15-21</b:Pages>
    <b:RefOrder>1</b:RefOrder>
  </b:Source>
  <b:Source>
    <b:Tag>HMi10</b:Tag>
    <b:SourceType>JournalArticle</b:SourceType>
    <b:Guid>{7C473A9F-AE35-3A4C-9C6B-1B6958CA38EF}</b:Guid>
    <b:Author>
      <b:Author>
        <b:NameList>
          <b:Person>
            <b:Last>Mi</b:Last>
            <b:First>H.</b:First>
          </b:Person>
          <b:Person>
            <b:Last>Dong</b:Last>
            <b:First>Q.</b:First>
          </b:Person>
          <b:Person>
            <b:Last>Muruganujan</b:Last>
            <b:First>A.</b:First>
          </b:Person>
          <b:Person>
            <b:Last>Gaudet</b:Last>
            <b:First>P.</b:First>
          </b:Person>
          <b:Person>
            <b:Last>Lewis</b:Last>
            <b:First>S.</b:First>
          </b:Person>
          <b:Person>
            <b:Last>Thomas</b:Last>
            <b:First>P.</b:First>
            <b:Middle>D.</b:Middle>
          </b:Person>
        </b:NameList>
      </b:Author>
    </b:Author>
    <b:Title>PANTHER version 7: improved phylogenetic trees, orthologs and collaboration with the Gene Ontology Consortium</b:Title>
    <b:JournalName>Nucleic Acids Research</b:JournalName>
    <b:Year>2010</b:Year>
    <b:Month>January</b:Month>
    <b:Day>1</b:Day>
    <b:Volume>38</b:Volume>
    <b:Issue>Suppl_1</b:Issue>
    <b:Pages>D204-D210</b:Pages>
    <b:RefOrder>7</b:RefOrder>
  </b:Source>
  <b:Source>
    <b:Tag>BLi11</b:Tag>
    <b:SourceType>JournalArticle</b:SourceType>
    <b:Guid>{5DD903A6-ABEC-2A48-BD22-0DD6B6C61562}</b:Guid>
    <b:Author>
      <b:Author>
        <b:NameList>
          <b:Person>
            <b:Last>Li</b:Last>
            <b:First>B.</b:First>
          </b:Person>
          <b:Person>
            <b:Last>Dewey</b:Last>
            <b:First>C.</b:First>
            <b:Middle>N.</b:Middle>
          </b:Person>
        </b:NameList>
      </b:Author>
    </b:Author>
    <b:Title>RSEM: accurate transcript quantification from RNA-Seq data with or without a reference genome</b:Title>
    <b:JournalName>BMC Bioinformatics</b:JournalName>
    <b:Year>2011</b:Year>
    <b:Volume>12</b:Volume>
    <b:Issue>1</b:Issue>
    <b:Pages>323</b:Pages>
    <b:RefOrder>2</b:RefOrder>
  </b:Source>
  <b:Source>
    <b:Tag>PGa11</b:Tag>
    <b:SourceType>JournalArticle</b:SourceType>
    <b:Guid>{0C40AC9C-5085-6340-B3F4-A6E986E92180}</b:Guid>
    <b:Author>
      <b:Author>
        <b:NameList>
          <b:Person>
            <b:Last>Gaudet</b:Last>
            <b:First>P.</b:First>
          </b:Person>
          <b:Person>
            <b:Last>Livstone</b:Last>
            <b:First>M.</b:First>
            <b:Middle>S.</b:Middle>
          </b:Person>
          <b:Person>
            <b:Last>Lewis</b:Last>
            <b:First>S.</b:First>
            <b:Middle>E.</b:Middle>
          </b:Person>
          <b:Person>
            <b:Last>Thomas</b:Last>
            <b:First>P.</b:First>
            <b:Middle>D.</b:Middle>
          </b:Person>
        </b:NameList>
      </b:Author>
    </b:Author>
    <b:Title>Phylogenetic-based propagation of functional annotations within the Gene Ontology consortium</b:Title>
    <b:JournalName>Briefings in bioinformatics</b:JournalName>
    <b:Year>2011</b:Year>
    <b:Volume>12</b:Volume>
    <b:Issue>5</b:Issue>
    <b:Pages>449--462</b:Pages>
    <b:RefOrder>8</b:RefOrder>
  </b:Source>
  <b:Source>
    <b:Tag>MDR10</b:Tag>
    <b:SourceType>JournalArticle</b:SourceType>
    <b:Guid>{C2F42250-F40A-9E42-A4F8-44CBAF260518}</b:Guid>
    <b:Author>
      <b:Author>
        <b:NameList>
          <b:Person>
            <b:Last>Robinson</b:Last>
            <b:First>M.</b:First>
            <b:Middle>D.</b:Middle>
          </b:Person>
          <b:Person>
            <b:Last>McCarthy</b:Last>
            <b:First>D.</b:First>
            <b:Middle>J.</b:Middle>
          </b:Person>
          <b:Person>
            <b:Last>Smyth</b:Last>
            <b:First>G.</b:First>
            <b:Middle>K.</b:Middle>
          </b:Person>
        </b:NameList>
      </b:Author>
    </b:Author>
    <b:Title>edgeR: a Bioconductor package for differential expression analysis of digital gene expression data</b:Title>
    <b:JournalName>Bioinformatics</b:JournalName>
    <b:Year>2010</b:Year>
    <b:Month>January</b:Month>
    <b:Day>1</b:Day>
    <b:Volume>26</b:Volume>
    <b:Issue>1</b:Issue>
    <b:Pages>139-140</b:Pages>
    <b:RefOrder>4</b:RefOrder>
  </b:Source>
  <b:Source>
    <b:Tag>DJM12</b:Tag>
    <b:SourceType>JournalArticle</b:SourceType>
    <b:Guid>{2A916598-A724-2249-BFD8-F23095390C60}</b:Guid>
    <b:Author>
      <b:Author>
        <b:NameList>
          <b:Person>
            <b:Last>McCarthy</b:Last>
            <b:First>D.</b:First>
            <b:Middle>J.</b:Middle>
          </b:Person>
          <b:Person>
            <b:Last>Chen</b:Last>
            <b:First>Y.</b:First>
          </b:Person>
          <b:Person>
            <b:Last>Smyth</b:Last>
            <b:First>G.</b:First>
            <b:Middle>K.</b:Middle>
          </b:Person>
        </b:NameList>
      </b:Author>
    </b:Author>
    <b:Title>Differential expression analysis of multifactor RNA-Seq experiments with respect to biological variation</b:Title>
    <b:JournalName>Nucleic Acids Research</b:JournalName>
    <b:Year>2012</b:Year>
    <b:Month>May</b:Month>
    <b:Day>1</b:Day>
    <b:Volume>40</b:Volume>
    <b:Issue>10</b:Issue>
    <b:Pages>4288-4297</b:Pages>
    <b:RefOrder>5</b:RefOrder>
  </b:Source>
  <b:Source>
    <b:Tag>GSt16</b:Tag>
    <b:SourceType>JournalArticle</b:SourceType>
    <b:Guid>{8EC17757-3E0A-8143-8C80-6781E15ABDFC}</b:Guid>
    <b:Author>
      <b:Author>
        <b:NameList>
          <b:Person>
            <b:Last>Stelzer</b:Last>
            <b:First>G.</b:First>
          </b:Person>
          <b:Person>
            <b:Last>Rosen</b:Last>
            <b:First>N.</b:First>
          </b:Person>
          <b:Person>
            <b:Last>Plaschkes</b:Last>
            <b:First>I.</b:First>
          </b:Person>
          <b:Person>
            <b:Last>Zimmerman</b:Last>
            <b:First>S.</b:First>
          </b:Person>
          <b:Person>
            <b:Last>Twik</b:Last>
            <b:First>M.</b:First>
          </b:Person>
          <b:Person>
            <b:Last>Fishilevich</b:Last>
            <b:First>S.</b:First>
          </b:Person>
          <b:Person>
            <b:Last>Stein</b:Last>
            <b:First>T.</b:First>
          </b:Person>
          <b:Person>
            <b:Last>Nudel</b:Last>
            <b:First>R.</b:First>
          </b:Person>
          <b:Person>
            <b:Last>Lieder</b:Last>
            <b:First>I.</b:First>
          </b:Person>
          <b:Person>
            <b:Last>Mazor</b:Last>
            <b:First>Y.</b:First>
          </b:Person>
          <b:Person>
            <b:Last>Kaplan</b:Last>
            <b:First>S.</b:First>
          </b:Person>
          <b:Person>
            <b:Last>Dahary</b:Last>
            <b:First>D.</b:First>
          </b:Person>
          <b:Person>
            <b:Last>Warshawsky</b:Last>
            <b:First>D.</b:First>
          </b:Person>
          <b:Person>
            <b:Last>Guan-Golan</b:Last>
            <b:First>Y.</b:First>
          </b:Person>
          <b:Person>
            <b:Last>Kohn</b:Last>
            <b:First>A.</b:First>
          </b:Person>
          <b:Person>
            <b:Last>Rappaport</b:Last>
            <b:First>N.</b:First>
          </b:Person>
          <b:Person>
            <b:Last>Safran</b:Last>
            <b:First>M.</b:First>
          </b:Person>
          <b:Person>
            <b:Last>Lancet</b:Last>
            <b:First>D.</b:First>
          </b:Person>
        </b:NameList>
      </b:Author>
    </b:Author>
    <b:Title>The GeneCards suite: from gene data mining to disease genome sequence analyses</b:Title>
    <b:JournalName>Current protocols in bioinformatics</b:JournalName>
    <b:Year>2016</b:Year>
    <b:Volume>54</b:Volume>
    <b:Issue>1</b:Issue>
    <b:Pages>1--30</b:Pages>
    <b:RefOrder>9</b:RefOrder>
  </b:Source>
</b:Sources>
</file>

<file path=customXml/itemProps1.xml><?xml version="1.0" encoding="utf-8"?>
<ds:datastoreItem xmlns:ds="http://schemas.openxmlformats.org/officeDocument/2006/customXml" ds:itemID="{C51B0BBB-F2BC-4797-BBD3-06F4E0763D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274</Words>
  <Characters>1563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MU-JLU</Company>
  <LinksUpToDate>false</LinksUpToDate>
  <CharactersWithSpaces>1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leen Defigueiredo</dc:creator>
  <cp:keywords/>
  <dc:description/>
  <cp:lastModifiedBy>Qin, Qingming</cp:lastModifiedBy>
  <cp:revision>3</cp:revision>
  <cp:lastPrinted>2021-08-22T17:25:00Z</cp:lastPrinted>
  <dcterms:created xsi:type="dcterms:W3CDTF">2022-04-18T17:13:00Z</dcterms:created>
  <dcterms:modified xsi:type="dcterms:W3CDTF">2022-04-18T2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YdIS5aPm"/&gt;&lt;style id="http://www.zotero.org/styles/cell-host-and-microbe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